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046A56FF" w:rsidR="002D1780" w:rsidRDefault="009664AD" w:rsidP="001D0777">
      <w:pPr>
        <w:spacing w:line="480" w:lineRule="auto"/>
        <w:contextualSpacing/>
        <w:rPr>
          <w:ins w:id="0" w:author="Microsoft Office User" w:date="2017-12-22T10:53:00Z"/>
        </w:rPr>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xml:space="preserve">, </w:t>
      </w:r>
      <w:r w:rsidR="00ED576B">
        <w:t xml:space="preserve">and </w:t>
      </w:r>
      <w:commentRangeStart w:id="1"/>
      <w:r w:rsidR="00ED576B">
        <w:t xml:space="preserve">potential </w:t>
      </w:r>
      <w:r w:rsidR="00C4077D">
        <w:t>explanations</w:t>
      </w:r>
      <w:commentRangeEnd w:id="1"/>
      <w:r w:rsidR="00F46482">
        <w:rPr>
          <w:rStyle w:val="CommentReference"/>
          <w:rFonts w:ascii="Times New Roman" w:hAnsi="Times New Roman"/>
        </w:rPr>
        <w:commentReference w:id="1"/>
      </w:r>
    </w:p>
    <w:p w14:paraId="3F7FC774" w14:textId="53159CEE" w:rsidR="005A490D" w:rsidRDefault="005A490D" w:rsidP="001D0777">
      <w:pPr>
        <w:spacing w:line="480" w:lineRule="auto"/>
        <w:contextualSpacing/>
        <w:rPr>
          <w:ins w:id="2" w:author="Microsoft Office User" w:date="2017-12-22T10:53:00Z"/>
        </w:rPr>
      </w:pPr>
      <w:ins w:id="3" w:author="Microsoft Office User" w:date="2017-12-22T10:53:00Z">
        <w:r>
          <w:t>Stock assessments of federally managed fish species in U.S. waters include ecosystem information</w:t>
        </w:r>
      </w:ins>
    </w:p>
    <w:p w14:paraId="6016505B" w14:textId="092EE36B" w:rsidR="005A490D" w:rsidRDefault="005A490D" w:rsidP="001D0777">
      <w:pPr>
        <w:spacing w:line="480" w:lineRule="auto"/>
        <w:contextualSpacing/>
        <w:rPr>
          <w:ins w:id="4" w:author="Microsoft Office User" w:date="2017-12-22T10:54:00Z"/>
        </w:rPr>
      </w:pPr>
      <w:ins w:id="5" w:author="Microsoft Office User" w:date="2017-12-22T10:54:00Z">
        <w:r>
          <w:t xml:space="preserve">High rates of inclusion of ecosystem information in </w:t>
        </w:r>
      </w:ins>
      <w:ins w:id="6" w:author="Microsoft Office User" w:date="2017-12-22T10:55:00Z">
        <w:r>
          <w:t xml:space="preserve">stock assessments for </w:t>
        </w:r>
      </w:ins>
      <w:ins w:id="7" w:author="Microsoft Office User" w:date="2017-12-22T10:54:00Z">
        <w:r>
          <w:t>federally managed fish species</w:t>
        </w:r>
      </w:ins>
    </w:p>
    <w:p w14:paraId="2D4D4A7A" w14:textId="77B47854" w:rsidR="005A490D" w:rsidRDefault="005A490D" w:rsidP="001D0777">
      <w:pPr>
        <w:spacing w:line="480" w:lineRule="auto"/>
        <w:contextualSpacing/>
        <w:rPr>
          <w:ins w:id="8" w:author="Kristin Marshall" w:date="2018-01-24T08:15:00Z"/>
        </w:rPr>
      </w:pPr>
      <w:ins w:id="9" w:author="Microsoft Office User" w:date="2017-12-22T10:55:00Z">
        <w:r>
          <w:t>We’re doing it already: high rates of inclusion for ecosystem information in stock assessments</w:t>
        </w:r>
      </w:ins>
    </w:p>
    <w:p w14:paraId="5A02C441" w14:textId="29540E3A" w:rsidR="001A2237" w:rsidRDefault="001A2237" w:rsidP="001D0777">
      <w:pPr>
        <w:spacing w:line="480" w:lineRule="auto"/>
        <w:contextualSpacing/>
      </w:pPr>
      <w:ins w:id="10" w:author="Kristin Marshall" w:date="2018-01-24T08:15:00Z">
        <w:r>
          <w:t>US stock assessments include ecosystem information with broader definition of EBFM</w:t>
        </w:r>
      </w:ins>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21AFF9FB" w:rsidR="003804AC" w:rsidRPr="00261D91" w:rsidRDefault="00F01E8B" w:rsidP="001D0777">
      <w:pPr>
        <w:spacing w:line="480" w:lineRule="auto"/>
        <w:contextualSpacing/>
      </w:pPr>
      <w:r>
        <w:t xml:space="preserve">The appetite for ecosystem-based fisheries management approaches has grown, but </w:t>
      </w:r>
      <w:ins w:id="11" w:author="Kristin Marshall" w:date="2018-01-24T08:16:00Z">
        <w:r w:rsidR="001A2237">
          <w:t xml:space="preserve">the perception persists that </w:t>
        </w:r>
      </w:ins>
      <w:r>
        <w:t xml:space="preserve">implementation </w:t>
      </w:r>
      <w:del w:id="12" w:author="Kristin Marshall" w:date="2018-01-24T08:16:00Z">
        <w:r w:rsidR="00265DA0" w:rsidDel="001A2237">
          <w:delText>remains</w:delText>
        </w:r>
        <w:r w:rsidR="00C76422" w:rsidDel="001A2237">
          <w:delText xml:space="preserve"> </w:delText>
        </w:r>
      </w:del>
      <w:ins w:id="13" w:author="Kristin Marshall" w:date="2018-01-24T08:16:00Z">
        <w:r w:rsidR="001A2237">
          <w:t xml:space="preserve">is </w:t>
        </w:r>
      </w:ins>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lastRenderedPageBreak/>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 xml:space="preserve">) </w:t>
      </w:r>
      <w:r w:rsidR="00743C5F">
        <w:t>interactions within the physical environment (habitat climate) were included twice as often as interactions among species (predation, X out of Y)</w:t>
      </w:r>
      <w:r w:rsidR="006145F6">
        <w:t xml:space="preserve">. </w:t>
      </w:r>
      <w:r>
        <w:t>Many assessment reports included ecological in</w:t>
      </w:r>
      <w:r w:rsidR="006145F6">
        <w:t>teractions</w:t>
      </w:r>
      <w:r>
        <w:t xml:space="preserve"> as background or qualita</w:t>
      </w:r>
      <w:r w:rsidR="0032166E">
        <w:t>tive considerations</w:t>
      </w:r>
      <w:r>
        <w:t>, however</w:t>
      </w:r>
      <w:r w:rsidR="00F46482">
        <w:t xml:space="preserve"> without </w:t>
      </w:r>
      <w:commentRangeStart w:id="14"/>
      <w:r w:rsidR="00F46482">
        <w:t xml:space="preserve">incorporating </w:t>
      </w:r>
      <w:commentRangeEnd w:id="14"/>
      <w:r w:rsidR="00743C5F">
        <w:rPr>
          <w:rStyle w:val="CommentReference"/>
          <w:rFonts w:ascii="Times New Roman" w:hAnsi="Times New Roman"/>
        </w:rPr>
        <w:commentReference w:id="14"/>
      </w:r>
      <w:r w:rsidR="00F46482">
        <w:t>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diet information</w:t>
      </w:r>
      <w:r w:rsidR="00F46482">
        <w:t xml:space="preserve"> is available</w:t>
      </w:r>
      <w:r w:rsidR="005173B2">
        <w:t xml:space="preserve">, and </w:t>
      </w:r>
      <w:commentRangeStart w:id="15"/>
      <w:r w:rsidR="005173B2">
        <w:t xml:space="preserve">life history </w:t>
      </w:r>
      <w:r w:rsidR="0032166E">
        <w:t>characteristics</w:t>
      </w:r>
      <w:commentRangeEnd w:id="15"/>
      <w:r w:rsidR="00F46482">
        <w:rPr>
          <w:rStyle w:val="CommentReference"/>
          <w:rFonts w:ascii="Times New Roman" w:hAnsi="Times New Roman"/>
        </w:rPr>
        <w:commentReference w:id="15"/>
      </w:r>
      <w:ins w:id="16" w:author="Kristin Marshall" w:date="2018-01-24T08:18:00Z">
        <w:r w:rsidR="001A2237">
          <w:t xml:space="preserve"> of the stock suggest it is likely to be influenced by the physical environment, habitat, or predation mortality (</w:t>
        </w:r>
      </w:ins>
      <w:ins w:id="17" w:author="Kristin Marshall" w:date="2018-01-24T08:19:00Z">
        <w:r w:rsidR="001A2237">
          <w:t xml:space="preserve">short-lived species, </w:t>
        </w:r>
      </w:ins>
      <w:ins w:id="18" w:author="Kristin Marshall" w:date="2018-01-24T08:20:00Z">
        <w:r w:rsidR="001A2237">
          <w:t xml:space="preserve">sessile benthic species, or </w:t>
        </w:r>
      </w:ins>
      <w:ins w:id="19" w:author="Kristin Marshall" w:date="2018-01-24T08:18:00Z">
        <w:r w:rsidR="001A2237">
          <w:t>low trophic-level</w:t>
        </w:r>
      </w:ins>
      <w:ins w:id="20" w:author="Kristin Marshall" w:date="2018-01-24T08:19:00Z">
        <w:r w:rsidR="001A2237">
          <w:t xml:space="preserve"> species</w:t>
        </w:r>
      </w:ins>
      <w:ins w:id="21" w:author="Kristin Marshall" w:date="2018-01-24T08:20:00Z">
        <w:r w:rsidR="001A2237">
          <w:t>)</w:t>
        </w:r>
      </w:ins>
      <w:r w:rsidR="005173B2">
        <w:t xml:space="preserve">.  </w:t>
      </w:r>
      <w:r>
        <w:t xml:space="preserve">Our results </w:t>
      </w:r>
      <w:r w:rsidR="00723802">
        <w:t>demonstrate</w:t>
      </w:r>
      <w:r w:rsidR="005173B2">
        <w:t xml:space="preserve"> that significant progress has been made to </w:t>
      </w:r>
      <w:ins w:id="22" w:author="Kristin Marshall" w:date="2018-01-24T08:20:00Z">
        <w:r w:rsidR="001A2237">
          <w:t xml:space="preserve">use best available science and data to </w:t>
        </w:r>
      </w:ins>
      <w:r w:rsidR="005173B2">
        <w:t>expand single-species assessment</w:t>
      </w:r>
      <w:del w:id="23" w:author="Kristin Marshall" w:date="2018-01-24T08:21:00Z">
        <w:r w:rsidR="005173B2" w:rsidDel="001A2237">
          <w:delText xml:space="preserve"> and technical capacity exists</w:delText>
        </w:r>
        <w:r w:rsidR="0032166E" w:rsidDel="001A2237">
          <w:delText xml:space="preserve"> </w:delText>
        </w:r>
        <w:r w:rsidR="00887003" w:rsidDel="001A2237">
          <w:delText>to do so</w:delText>
        </w:r>
      </w:del>
      <w:ins w:id="24" w:author="Kristin Marshall" w:date="2018-01-24T08:21:00Z">
        <w:r w:rsidR="001A2237">
          <w:t>, particularly when a broad definition of EBFM is applied</w:t>
        </w:r>
      </w:ins>
      <w:r w:rsidR="00887003">
        <w:t xml:space="preserve">.  </w:t>
      </w:r>
      <w:r w:rsidR="009E1535">
        <w:t xml:space="preserve">Data availability continues to limit the inclusion of </w:t>
      </w:r>
      <w:del w:id="25" w:author="Kristin Marshall" w:date="2018-01-24T08:21:00Z">
        <w:r w:rsidR="009E1535" w:rsidDel="001A2237">
          <w:delText xml:space="preserve">X </w:delText>
        </w:r>
      </w:del>
      <w:ins w:id="26" w:author="Kristin Marshall" w:date="2018-01-24T08:21:00Z">
        <w:r w:rsidR="001A2237">
          <w:t xml:space="preserve">predation mortality </w:t>
        </w:r>
      </w:ins>
      <w:r w:rsidR="009E1535">
        <w:t xml:space="preserve">in </w:t>
      </w:r>
      <w:r w:rsidR="00304981">
        <w:t xml:space="preserve">stock assessments, and </w:t>
      </w:r>
      <w:r w:rsidR="009E1535">
        <w:t xml:space="preserve">more </w:t>
      </w:r>
      <w:r w:rsidR="006145F6">
        <w:t xml:space="preserve">guidance </w:t>
      </w:r>
      <w:r w:rsidR="009E1535">
        <w:t xml:space="preserve">is needed </w:t>
      </w:r>
      <w:r w:rsidR="006145F6">
        <w:t xml:space="preserve">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commentRangeStart w:id="27"/>
      <w:r>
        <w:rPr>
          <w:b/>
        </w:rPr>
        <w:t>Introduction</w:t>
      </w:r>
      <w:commentRangeEnd w:id="27"/>
      <w:r w:rsidR="00F40A1C">
        <w:rPr>
          <w:rStyle w:val="CommentReference"/>
          <w:rFonts w:ascii="Times New Roman" w:hAnsi="Times New Roman"/>
        </w:rPr>
        <w:commentReference w:id="27"/>
      </w:r>
    </w:p>
    <w:p w14:paraId="1AC2B475" w14:textId="38A0A7BC" w:rsidR="005714D3" w:rsidRDefault="00C4077D" w:rsidP="008C226F">
      <w:pPr>
        <w:spacing w:line="480" w:lineRule="auto"/>
        <w:ind w:firstLine="720"/>
        <w:contextualSpacing/>
        <w:rPr>
          <w:ins w:id="28" w:author="Microsoft Office User" w:date="2018-01-13T19:27:00Z"/>
        </w:rPr>
      </w:pPr>
      <w:commentRangeStart w:id="29"/>
      <w:r>
        <w:t>Over</w:t>
      </w:r>
      <w:commentRangeEnd w:id="29"/>
      <w:r w:rsidR="00571A1C">
        <w:rPr>
          <w:rStyle w:val="CommentReference"/>
          <w:rFonts w:ascii="Times New Roman" w:hAnsi="Times New Roman"/>
        </w:rPr>
        <w:commentReference w:id="29"/>
      </w:r>
      <w:r>
        <w:t xml:space="preserve">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ins w:id="30" w:author="Microsoft Office User" w:date="2018-01-13T19:56:00Z">
        <w:r w:rsidR="001F49D0">
          <w:instrText xml:space="preserve"> ADDIN ZOTERO_ITEM CSL_CITATION {"citationID":"NJFXbKXh","properties":{"formattedCitation":"(NOAA 2016; FAO 2003; Marine Strategy Framework Directive 2008)","plainCitation":"(NOAA 2016; FAO 2003; Marine Strategy Framework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ins>
      <w:del w:id="31" w:author="Microsoft Office User" w:date="2018-01-13T19:56:00Z">
        <w:r w:rsidR="00ED576B" w:rsidDel="001F49D0">
          <w:del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delInstrText>
        </w:r>
      </w:del>
      <w:r w:rsidR="00CA2F7C">
        <w:fldChar w:fldCharType="separate"/>
      </w:r>
      <w:ins w:id="32" w:author="Microsoft Office User" w:date="2018-01-13T19:56:00Z">
        <w:r w:rsidR="001F49D0">
          <w:rPr>
            <w:noProof/>
          </w:rPr>
          <w:t>(NOAA 2016; FAO 2003; Marine Strategy Framework Directive 2008)</w:t>
        </w:r>
      </w:ins>
      <w:del w:id="33" w:author="Microsoft Office User" w:date="2018-01-13T19:56:00Z">
        <w:r w:rsidR="0058349C" w:rsidRPr="001F49D0" w:rsidDel="001F49D0">
          <w:rPr>
            <w:noProof/>
          </w:rPr>
          <w:delText>(NOAA 2016; FAO 2003; Directive 2008)</w:delText>
        </w:r>
      </w:del>
      <w:r w:rsidR="00CA2F7C">
        <w:fldChar w:fldCharType="end"/>
      </w:r>
      <w:r w:rsidR="005E1E6A">
        <w:t xml:space="preserve">. </w:t>
      </w:r>
      <w:ins w:id="34" w:author="Microsoft Office User" w:date="2017-10-30T11:00:00Z">
        <w:r w:rsidR="00B048F9">
          <w:t xml:space="preserve">Despite these policy shifts, </w:t>
        </w:r>
      </w:ins>
      <w:del w:id="35" w:author="Microsoft Office User" w:date="2017-10-30T11:00:00Z">
        <w:r w:rsidR="005E1E6A" w:rsidDel="00B048F9">
          <w:delText>Even though there is general agreement surrounding such policies</w:delText>
        </w:r>
        <w:r w:rsidR="005D0FB5" w:rsidDel="00B048F9">
          <w:delText>,</w:delText>
        </w:r>
      </w:del>
      <w:ins w:id="36" w:author="Microsoft Office User" w:date="2017-10-30T11:00:00Z">
        <w:r w:rsidR="00B048F9">
          <w:t xml:space="preserve">many have argued that </w:t>
        </w:r>
      </w:ins>
      <w:r w:rsidR="005D0FB5">
        <w:t xml:space="preserve"> </w:t>
      </w:r>
      <w:r w:rsidR="002B3005">
        <w:t>the practice</w:t>
      </w:r>
      <w:r w:rsidR="005D0FB5">
        <w:t xml:space="preserve"> of EBFM </w:t>
      </w:r>
      <w:r w:rsidR="002B3005">
        <w:t xml:space="preserve">has </w:t>
      </w:r>
      <w:del w:id="37" w:author="Microsoft Office User" w:date="2017-10-30T11:01:00Z">
        <w:r w:rsidR="0058349C" w:rsidDel="00B048F9">
          <w:delText xml:space="preserve">often </w:delText>
        </w:r>
      </w:del>
      <w:r w:rsidR="002B3005">
        <w:t xml:space="preserve">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ins w:id="38" w:author="Microsoft Office User" w:date="2018-01-13T19:56:00Z">
        <w:r w:rsidR="001F49D0">
          <w:rPr>
            <w:noProof/>
          </w:rPr>
          <w:t>(Essington et al. 2016; Arkema, Abramson, and Dewsbury 2006; Berkes 2012; Cowan et al. 2012; Pitcher et al. 2009)</w:t>
        </w:r>
      </w:ins>
      <w:del w:id="39" w:author="Microsoft Office User" w:date="2018-01-13T19:56:00Z">
        <w:r w:rsidR="00A868D9" w:rsidRPr="001F49D0" w:rsidDel="001F49D0">
          <w:rPr>
            <w:noProof/>
          </w:rPr>
          <w:delText>(Essington et al. 2016; Arkema, Abramson, and Dewsbury 2006; Berkes 2012; Cowan et al. 2012; Pitcher et al. 2009)</w:delText>
        </w:r>
      </w:del>
      <w:r w:rsidR="00BF0F4F">
        <w:fldChar w:fldCharType="end"/>
      </w:r>
      <w:r w:rsidR="00BA69BA">
        <w:t xml:space="preserve">. </w:t>
      </w:r>
      <w:r w:rsidR="005D0FB5">
        <w:t xml:space="preserve"> </w:t>
      </w:r>
      <w:r w:rsidR="000D15DA">
        <w:t>Some</w:t>
      </w:r>
      <w:ins w:id="40" w:author="Microsoft Office User" w:date="2017-10-30T11:01:00Z">
        <w:r w:rsidR="00B048F9">
          <w:t xml:space="preserve"> </w:t>
        </w:r>
      </w:ins>
      <w:ins w:id="41" w:author="Kristin Marshall" w:date="2018-01-24T08:22:00Z">
        <w:r w:rsidR="001A2237">
          <w:t xml:space="preserve">authors </w:t>
        </w:r>
      </w:ins>
      <w:ins w:id="42" w:author="Microsoft Office User" w:date="2017-12-22T10:56:00Z">
        <w:r w:rsidR="005A490D">
          <w:t>suggest</w:t>
        </w:r>
      </w:ins>
      <w:ins w:id="43" w:author="Microsoft Office User" w:date="2017-10-30T11:01:00Z">
        <w:r w:rsidR="00B048F9">
          <w:t xml:space="preserve"> </w:t>
        </w:r>
        <w:del w:id="44" w:author="Kristin Marshall" w:date="2018-01-24T08:22:00Z">
          <w:r w:rsidR="00B048F9" w:rsidDel="001A2237">
            <w:delText xml:space="preserve">that </w:delText>
          </w:r>
        </w:del>
      </w:ins>
      <w:del w:id="45" w:author="Microsoft Office User" w:date="2017-10-30T11:02:00Z">
        <w:r w:rsidR="000D15DA" w:rsidDel="00B048F9">
          <w:delText xml:space="preserve"> p</w:delText>
        </w:r>
        <w:r w:rsidR="00A42946" w:rsidDel="00B048F9">
          <w:delText>urported b</w:delText>
        </w:r>
        <w:r w:rsidR="005D0FB5" w:rsidDel="00B048F9">
          <w:delText xml:space="preserve">arriers to </w:delText>
        </w:r>
        <w:r w:rsidR="005863EE" w:rsidDel="00B048F9">
          <w:delText>implementing</w:delText>
        </w:r>
        <w:r w:rsidR="002B3005" w:rsidDel="00B048F9">
          <w:delText xml:space="preserve"> </w:delText>
        </w:r>
        <w:r w:rsidR="005D0FB5" w:rsidDel="00B048F9">
          <w:delText xml:space="preserve">EBFM </w:delText>
        </w:r>
        <w:r w:rsidR="000D15DA" w:rsidDel="00B048F9">
          <w:delText xml:space="preserve">have </w:delText>
        </w:r>
        <w:r w:rsidR="003507F2" w:rsidDel="00B048F9">
          <w:delText>include</w:delText>
        </w:r>
        <w:r w:rsidR="000D15DA" w:rsidDel="00B048F9">
          <w:delText>d</w:delText>
        </w:r>
        <w:r w:rsidR="007515B5" w:rsidDel="00B048F9">
          <w:delText xml:space="preserve"> </w:delText>
        </w:r>
      </w:del>
      <w:r w:rsidR="00E33971">
        <w:t xml:space="preserve">lags </w:t>
      </w:r>
      <w:del w:id="46" w:author="Microsoft Office User" w:date="2017-10-30T11:02:00Z">
        <w:r w:rsidR="00E33971" w:rsidDel="00B048F9">
          <w:delText xml:space="preserve">associated </w:delText>
        </w:r>
      </w:del>
      <w:ins w:id="47" w:author="Microsoft Office User" w:date="2017-10-30T11:04:00Z">
        <w:r w:rsidR="00D21537">
          <w:t>are caused by a</w:t>
        </w:r>
      </w:ins>
      <w:del w:id="48" w:author="Microsoft Office User" w:date="2017-10-30T11:02:00Z">
        <w:r w:rsidR="00E33971" w:rsidDel="00B048F9">
          <w:delText xml:space="preserve">with </w:delText>
        </w:r>
      </w:del>
      <w:ins w:id="49" w:author="Microsoft Office User" w:date="2017-10-30T11:02:00Z">
        <w:r w:rsidR="00B048F9">
          <w:t xml:space="preserve"> need to </w:t>
        </w:r>
      </w:ins>
      <w:r w:rsidR="00E33971">
        <w:t>develop</w:t>
      </w:r>
      <w:ins w:id="50" w:author="Microsoft Office User" w:date="2017-10-30T11:02:00Z">
        <w:r w:rsidR="00B048F9">
          <w:t xml:space="preserve"> new</w:t>
        </w:r>
      </w:ins>
      <w:del w:id="51" w:author="Microsoft Office User" w:date="2017-10-30T11:02:00Z">
        <w:r w:rsidR="00E33971" w:rsidDel="00B048F9">
          <w:delText>ing</w:delText>
        </w:r>
      </w:del>
      <w:r w:rsidR="00E33971">
        <w:t xml:space="preserve"> data </w:t>
      </w:r>
      <w:ins w:id="52" w:author="Microsoft Office User" w:date="2017-10-30T11:02:00Z">
        <w:r w:rsidR="00B048F9">
          <w:t>sources</w:t>
        </w:r>
      </w:ins>
      <w:del w:id="53" w:author="Microsoft Office User" w:date="2017-10-30T11:02:00Z">
        <w:r w:rsidR="00E33971" w:rsidDel="00B048F9">
          <w:delText>collection</w:delText>
        </w:r>
      </w:del>
      <w:r w:rsidR="00E33971">
        <w:t>, analytical tool</w:t>
      </w:r>
      <w:ins w:id="54" w:author="Microsoft Office User" w:date="2017-10-30T11:03:00Z">
        <w:r w:rsidR="00B048F9">
          <w:t>s</w:t>
        </w:r>
      </w:ins>
      <w:r w:rsidR="00E33971">
        <w:t xml:space="preserve">, and models </w:t>
      </w:r>
      <w:r w:rsidR="00E33971">
        <w:fldChar w:fldCharType="begin"/>
      </w:r>
      <w:ins w:id="55" w:author="Microsoft Office User" w:date="2018-01-13T19:56:00Z">
        <w:r w:rsidR="001F49D0">
          <w:instrText xml:space="preserve"> ADDIN ZOTERO_ITEM CSL_CITATION {"citationID":"8GCqjLsD","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ins>
      <w:del w:id="56" w:author="Microsoft Office User" w:date="2018-01-13T19:56:00Z">
        <w:r w:rsidR="00CD47D7" w:rsidDel="001F49D0">
          <w:delInstrText xml:space="preserve"> ADDIN ZOTERO_ITEM CSL_CITATION {"citationID":"FXeTmXMU","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delInstrText>
        </w:r>
      </w:del>
      <w:r w:rsidR="00E33971">
        <w:fldChar w:fldCharType="separate"/>
      </w:r>
      <w:ins w:id="57" w:author="Microsoft Office User" w:date="2018-01-13T19:56:00Z">
        <w:r w:rsidR="001F49D0">
          <w:rPr>
            <w:noProof/>
          </w:rPr>
          <w:t>(</w:t>
        </w:r>
        <w:r w:rsidR="001F49D0" w:rsidRPr="001F49D0">
          <w:rPr>
            <w:noProof/>
            <w:highlight w:val="yellow"/>
            <w:rPrChange w:id="58" w:author="Microsoft Office User" w:date="2018-01-13T19:57:00Z">
              <w:rPr>
                <w:noProof/>
              </w:rPr>
            </w:rPrChange>
          </w:rPr>
          <w:t>Ray Hilborn</w:t>
        </w:r>
        <w:r w:rsidR="001F49D0">
          <w:rPr>
            <w:noProof/>
          </w:rPr>
          <w:t xml:space="preserve"> 2011; Cowan et al. 2012)</w:t>
        </w:r>
      </w:ins>
      <w:del w:id="59" w:author="Microsoft Office User" w:date="2018-01-13T19:56:00Z">
        <w:r w:rsidR="00CD47D7" w:rsidRPr="001F49D0" w:rsidDel="001F49D0">
          <w:rPr>
            <w:noProof/>
          </w:rPr>
          <w:delText>(Ray Hilborn 2011; Cowan et al. 2012)</w:delText>
        </w:r>
      </w:del>
      <w:r w:rsidR="00E33971">
        <w:fldChar w:fldCharType="end"/>
      </w:r>
      <w:r w:rsidR="00E33971">
        <w:t xml:space="preserve"> and a </w:t>
      </w:r>
      <w:del w:id="60" w:author="Microsoft Office User" w:date="2017-10-30T11:03:00Z">
        <w:r w:rsidR="003208B8" w:rsidDel="00B048F9">
          <w:delText xml:space="preserve">remaining </w:delText>
        </w:r>
      </w:del>
      <w:r w:rsidR="00E33971">
        <w:t xml:space="preserve">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ins w:id="61" w:author="Microsoft Office User" w:date="2018-01-13T19:56:00Z">
        <w:r w:rsidR="001F49D0">
          <w:rPr>
            <w:noProof/>
          </w:rPr>
          <w:t>(Leslie et al. 2015; Ray Hilborn 2011; Olsson, Folke, and Hughes 2008)</w:t>
        </w:r>
      </w:ins>
      <w:del w:id="62" w:author="Microsoft Office User" w:date="2018-01-13T19:56:00Z">
        <w:r w:rsidR="00CD47D7" w:rsidRPr="001F49D0" w:rsidDel="001F49D0">
          <w:rPr>
            <w:noProof/>
          </w:rPr>
          <w:delText>(Leslie et al. 2015; Ray Hilborn 2011; Olsson, Folke, and Hughes 2008)</w:delText>
        </w:r>
      </w:del>
      <w:r w:rsidR="00E33971">
        <w:fldChar w:fldCharType="end"/>
      </w:r>
      <w:r w:rsidR="00E44ED4">
        <w:t xml:space="preserve">. </w:t>
      </w:r>
      <w:r w:rsidR="006F3B68">
        <w:t xml:space="preserve"> </w:t>
      </w:r>
    </w:p>
    <w:p w14:paraId="61720755" w14:textId="730218EC" w:rsidR="005D0FB5" w:rsidRDefault="00E44ED4" w:rsidP="008C226F">
      <w:pPr>
        <w:spacing w:line="480" w:lineRule="auto"/>
        <w:ind w:firstLine="720"/>
        <w:contextualSpacing/>
      </w:pPr>
      <w:r>
        <w:lastRenderedPageBreak/>
        <w:t>H</w:t>
      </w:r>
      <w:r w:rsidR="00A42946">
        <w:t>owever</w:t>
      </w:r>
      <w:ins w:id="63" w:author="Microsoft Office User" w:date="2018-01-13T19:28:00Z">
        <w:r w:rsidR="005714D3">
          <w:t>,</w:t>
        </w:r>
      </w:ins>
      <w:r w:rsidR="00A42946">
        <w:t xml:space="preserve">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ins w:id="64" w:author="Microsoft Office User" w:date="2018-01-13T19:56:00Z">
        <w:r w:rsidR="001F49D0">
          <w:rPr>
            <w:noProof/>
          </w:rPr>
          <w:t>(2015a)</w:t>
        </w:r>
      </w:ins>
      <w:del w:id="65" w:author="Microsoft Office User" w:date="2018-01-13T19:56:00Z">
        <w:r w:rsidR="003F0F98" w:rsidRPr="001F49D0" w:rsidDel="001F49D0">
          <w:rPr>
            <w:noProof/>
          </w:rPr>
          <w:delText>(2015a)</w:delText>
        </w:r>
      </w:del>
      <w:r w:rsidR="00A42946">
        <w:fldChar w:fldCharType="end"/>
      </w:r>
      <w:r w:rsidR="00A42946">
        <w:t xml:space="preserve"> </w:t>
      </w:r>
      <w:r>
        <w:t>argue that the</w:t>
      </w:r>
      <w:r w:rsidR="00B82E39">
        <w:t>se</w:t>
      </w:r>
      <w:r>
        <w:t xml:space="preserve"> challenges to EBFM </w:t>
      </w:r>
      <w:r w:rsidR="00B82E39">
        <w:t xml:space="preserve">have </w:t>
      </w:r>
      <w:ins w:id="66" w:author="Microsoft Office User" w:date="2017-12-22T10:57:00Z">
        <w:r w:rsidR="005A490D">
          <w:t xml:space="preserve">largely </w:t>
        </w:r>
      </w:ins>
      <w:r w:rsidR="00B82E39">
        <w:t xml:space="preserve">been </w:t>
      </w:r>
      <w:r w:rsidR="00E33971">
        <w:t>re</w:t>
      </w:r>
      <w:r w:rsidR="00B82E39">
        <w:t xml:space="preserve">solved in developed countries, and now persist </w:t>
      </w:r>
      <w:r w:rsidR="00AA7A17">
        <w:t xml:space="preserve">only </w:t>
      </w:r>
      <w:r w:rsidR="00B82E39">
        <w:t>as “myths”</w:t>
      </w:r>
      <w:ins w:id="67" w:author="Microsoft Office User" w:date="2018-01-13T19:28:00Z">
        <w:r w:rsidR="00B334C6">
          <w:t>.  At least in the U.S.</w:t>
        </w:r>
        <w:r w:rsidR="005714D3">
          <w:t xml:space="preserve"> fisheries management system, </w:t>
        </w:r>
      </w:ins>
      <w:ins w:id="68" w:author="Microsoft Office User" w:date="2018-01-13T19:30:00Z">
        <w:r w:rsidR="00B334C6">
          <w:t xml:space="preserve">decision-makers and stakeholders </w:t>
        </w:r>
      </w:ins>
      <w:ins w:id="69" w:author="Microsoft Office User" w:date="2018-01-13T19:57:00Z">
        <w:r w:rsidR="001F49D0">
          <w:t xml:space="preserve">in several regions </w:t>
        </w:r>
      </w:ins>
      <w:ins w:id="70" w:author="Microsoft Office User" w:date="2018-01-13T19:30:00Z">
        <w:r w:rsidR="00B334C6">
          <w:t xml:space="preserve">are open to these ideas </w:t>
        </w:r>
      </w:ins>
      <w:ins w:id="71" w:author="Microsoft Office User" w:date="2018-01-13T19:57:00Z">
        <w:r w:rsidR="001F49D0">
          <w:fldChar w:fldCharType="begin"/>
        </w:r>
        <w:r w:rsidR="001F49D0">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ins>
      <w:r w:rsidR="001F49D0">
        <w:fldChar w:fldCharType="separate"/>
      </w:r>
      <w:ins w:id="72" w:author="Microsoft Office User" w:date="2018-01-13T19:57:00Z">
        <w:r w:rsidR="001F49D0">
          <w:rPr>
            <w:noProof/>
          </w:rPr>
          <w:t>(Biedron and Knuth 2016)</w:t>
        </w:r>
        <w:r w:rsidR="001F49D0">
          <w:fldChar w:fldCharType="end"/>
        </w:r>
      </w:ins>
      <w:ins w:id="73" w:author="Microsoft Office User" w:date="2018-01-13T19:30:00Z">
        <w:r w:rsidR="00B334C6">
          <w:t xml:space="preserve">.  One key challenge </w:t>
        </w:r>
        <w:del w:id="74" w:author="Kristin Marshall" w:date="2018-01-24T08:24:00Z">
          <w:r w:rsidR="00B334C6" w:rsidDel="001A2237">
            <w:delText xml:space="preserve">that </w:delText>
          </w:r>
        </w:del>
        <w:del w:id="75" w:author="Kristin Marshall" w:date="2018-01-24T08:23:00Z">
          <w:r w:rsidR="00B334C6" w:rsidDel="001A2237">
            <w:delText xml:space="preserve">does </w:delText>
          </w:r>
        </w:del>
        <w:del w:id="76" w:author="Kristin Marshall" w:date="2018-01-24T08:24:00Z">
          <w:r w:rsidR="00B334C6" w:rsidDel="001A2237">
            <w:delText xml:space="preserve">remain </w:delText>
          </w:r>
        </w:del>
        <w:r w:rsidR="00B334C6">
          <w:t xml:space="preserve">is </w:t>
        </w:r>
        <w:del w:id="77" w:author="Kristin Marshall" w:date="2018-01-24T08:23:00Z">
          <w:r w:rsidR="00B334C6" w:rsidDel="001A2237">
            <w:delText xml:space="preserve">that of </w:delText>
          </w:r>
        </w:del>
      </w:ins>
      <w:ins w:id="78" w:author="Microsoft Office User" w:date="2018-01-13T19:31:00Z">
        <w:r w:rsidR="00B334C6">
          <w:t>communication</w:t>
        </w:r>
      </w:ins>
      <w:ins w:id="79" w:author="Microsoft Office User" w:date="2018-01-13T19:30:00Z">
        <w:r w:rsidR="00B334C6">
          <w:t xml:space="preserve"> </w:t>
        </w:r>
      </w:ins>
      <w:ins w:id="80" w:author="Microsoft Office User" w:date="2018-01-13T19:31:00Z">
        <w:r w:rsidR="00B334C6">
          <w:t>about and definition of EBFM.  Some authors have said that EBFM is just “good practice</w:t>
        </w:r>
      </w:ins>
      <w:ins w:id="81" w:author="Microsoft Office User" w:date="2018-01-13T19:32:00Z">
        <w:r w:rsidR="00B334C6">
          <w:t xml:space="preserve">” in many cases.  In these cases, perhaps more EBFM is occurring than has received attention because they may be </w:t>
        </w:r>
      </w:ins>
      <w:proofErr w:type="spellStart"/>
      <w:ins w:id="82" w:author="Microsoft Office User" w:date="2018-01-13T19:33:00Z">
        <w:r w:rsidR="00B334C6">
          <w:t>mis</w:t>
        </w:r>
        <w:proofErr w:type="spellEnd"/>
        <w:r w:rsidR="00B334C6">
          <w:t xml:space="preserve">-categorized </w:t>
        </w:r>
      </w:ins>
      <w:ins w:id="83" w:author="Microsoft Office User" w:date="2018-01-13T19:32:00Z">
        <w:r w:rsidR="00B334C6">
          <w:t>as conventional management</w:t>
        </w:r>
      </w:ins>
      <w:ins w:id="84" w:author="Microsoft Office User" w:date="2018-01-13T19:33:00Z">
        <w:r w:rsidR="00B334C6">
          <w:t>.</w:t>
        </w:r>
      </w:ins>
      <w:del w:id="85" w:author="Microsoft Office User" w:date="2018-01-13T19:28:00Z">
        <w:r w:rsidR="00B82E39" w:rsidDel="005714D3">
          <w:delText xml:space="preserve">. </w:delText>
        </w:r>
      </w:del>
    </w:p>
    <w:p w14:paraId="395DF688" w14:textId="4CB8C84E" w:rsidR="003418B3" w:rsidRDefault="00B334C6" w:rsidP="001F49D0">
      <w:pPr>
        <w:spacing w:line="480" w:lineRule="auto"/>
        <w:ind w:firstLine="720"/>
        <w:contextualSpacing/>
      </w:pPr>
      <w:ins w:id="86" w:author="Microsoft Office User" w:date="2018-01-13T19:34:00Z">
        <w:r>
          <w:t xml:space="preserve">One area of active </w:t>
        </w:r>
      </w:ins>
      <w:moveToRangeStart w:id="87" w:author="Microsoft Office User" w:date="2017-10-30T16:01:00Z" w:name="move497142629"/>
      <w:moveTo w:id="88" w:author="Microsoft Office User" w:date="2017-10-30T16:01:00Z">
        <w:del w:id="89" w:author="Microsoft Office User" w:date="2017-10-30T16:01:00Z">
          <w:r w:rsidR="00271816" w:rsidDel="00271816">
            <w:delText>A</w:delText>
          </w:r>
        </w:del>
        <w:del w:id="90" w:author="Microsoft Office User" w:date="2018-01-13T19:34:00Z">
          <w:r w:rsidR="00271816" w:rsidDel="00B334C6">
            <w:delText xml:space="preserve"> growing body of </w:delText>
          </w:r>
        </w:del>
        <w:del w:id="91" w:author="Microsoft Office User" w:date="2017-10-30T16:02:00Z">
          <w:r w:rsidR="00271816" w:rsidDel="00271816">
            <w:delText>work</w:delText>
          </w:r>
        </w:del>
      </w:moveTo>
      <w:ins w:id="92" w:author="Microsoft Office User" w:date="2017-10-30T16:02:00Z">
        <w:r w:rsidR="00271816">
          <w:t xml:space="preserve">research </w:t>
        </w:r>
      </w:ins>
      <w:ins w:id="93" w:author="Microsoft Office User" w:date="2018-01-13T19:35:00Z">
        <w:r>
          <w:t xml:space="preserve">that </w:t>
        </w:r>
      </w:ins>
      <w:ins w:id="94" w:author="Microsoft Office User" w:date="2017-10-30T16:02:00Z">
        <w:r w:rsidR="00271816">
          <w:t>has</w:t>
        </w:r>
      </w:ins>
      <w:moveTo w:id="95" w:author="Microsoft Office User" w:date="2017-10-30T16:01:00Z">
        <w:r w:rsidR="00271816">
          <w:t xml:space="preserve"> extend</w:t>
        </w:r>
      </w:moveTo>
      <w:ins w:id="96" w:author="Microsoft Office User" w:date="2017-10-30T16:02:00Z">
        <w:r w:rsidR="00271816">
          <w:t>ed</w:t>
        </w:r>
      </w:ins>
      <w:ins w:id="97" w:author="Microsoft Office User" w:date="2018-01-13T19:35:00Z">
        <w:r>
          <w:t xml:space="preserve"> conventional management approaches is </w:t>
        </w:r>
      </w:ins>
      <w:moveTo w:id="98" w:author="Microsoft Office User" w:date="2017-10-30T16:01:00Z">
        <w:del w:id="99" w:author="Microsoft Office User" w:date="2017-10-30T16:02:00Z">
          <w:r w:rsidR="00271816" w:rsidDel="00271816">
            <w:delText>s</w:delText>
          </w:r>
        </w:del>
        <w:del w:id="100" w:author="Microsoft Office User" w:date="2018-01-13T19:35:00Z">
          <w:r w:rsidR="00271816" w:rsidDel="00B334C6">
            <w:delText xml:space="preserve"> </w:delText>
          </w:r>
        </w:del>
      </w:moveTo>
      <w:ins w:id="101" w:author="Microsoft Office User" w:date="2018-01-13T19:35:00Z">
        <w:r>
          <w:t>the data and models used for stock assessment</w:t>
        </w:r>
      </w:ins>
      <w:moveTo w:id="102" w:author="Microsoft Office User" w:date="2017-10-30T16:01:00Z">
        <w:del w:id="103" w:author="Microsoft Office User" w:date="2018-01-13T19:35:00Z">
          <w:r w:rsidR="00271816" w:rsidDel="00B334C6">
            <w:delText xml:space="preserve">the scope of </w:delText>
          </w:r>
        </w:del>
      </w:moveTo>
      <w:ins w:id="104" w:author="Microsoft Office User" w:date="2017-10-30T16:03:00Z">
        <w:r w:rsidR="00C12307">
          <w:t>.</w:t>
        </w:r>
      </w:ins>
      <w:moveTo w:id="105" w:author="Microsoft Office User" w:date="2017-10-30T16:01:00Z">
        <w:del w:id="106" w:author="Microsoft Office User" w:date="2017-10-30T16:07:00Z">
          <w:r w:rsidR="00271816" w:rsidDel="00A762F8">
            <w:delText xml:space="preserve">stock assessment </w:delText>
          </w:r>
        </w:del>
        <w:del w:id="107" w:author="Microsoft Office User" w:date="2017-10-30T16:05:00Z">
          <w:r w:rsidR="00271816" w:rsidDel="00A762F8">
            <w:delText>modelling tools to</w:delText>
          </w:r>
        </w:del>
        <w:del w:id="108" w:author="Microsoft Office User" w:date="2017-10-30T16:07:00Z">
          <w:r w:rsidR="00271816" w:rsidDel="00A762F8">
            <w:delText xml:space="preserve"> include ecosystem considerations such as environmental relationships or predation mortality </w:delText>
          </w:r>
          <w:r w:rsidR="00271816" w:rsidDel="00A762F8">
            <w:fldChar w:fldCharType="begin"/>
          </w:r>
          <w:r w:rsidR="00271816" w:rsidDel="00A762F8">
            <w:del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delInstrText>
          </w:r>
          <w:r w:rsidR="00271816" w:rsidDel="00A762F8">
            <w:fldChar w:fldCharType="separate"/>
          </w:r>
          <w:r w:rsidR="00271816" w:rsidDel="00A762F8">
            <w:rPr>
              <w:noProof/>
            </w:rPr>
            <w:delText>(Maunder and Watters 2003; Methot and Wetzel 2013; Kuparinen et al. 2012)</w:delText>
          </w:r>
          <w:r w:rsidR="00271816" w:rsidDel="00A762F8">
            <w:fldChar w:fldCharType="end"/>
          </w:r>
          <w:r w:rsidR="00271816" w:rsidDel="00A762F8">
            <w:delText>.</w:delText>
          </w:r>
        </w:del>
      </w:moveTo>
      <w:moveToRangeEnd w:id="87"/>
      <w:ins w:id="109" w:author="Microsoft Office User" w:date="2017-10-30T16:07:00Z">
        <w:r w:rsidR="00A762F8">
          <w:t xml:space="preserve"> </w:t>
        </w:r>
      </w:ins>
      <w:ins w:id="110" w:author="Microsoft Office User" w:date="2017-12-22T10:58:00Z">
        <w:r w:rsidR="005A490D">
          <w:t xml:space="preserve">In most developed countries, </w:t>
        </w:r>
      </w:ins>
      <w:ins w:id="111" w:author="Microsoft Office User" w:date="2018-01-13T19:36:00Z">
        <w:r>
          <w:t xml:space="preserve">many </w:t>
        </w:r>
      </w:ins>
      <w:ins w:id="112" w:author="Microsoft Office User" w:date="2017-12-22T10:58:00Z">
        <w:r w:rsidR="005A490D">
          <w:t xml:space="preserve">fisheries are managed by setting effort or output controls that are </w:t>
        </w:r>
        <w:del w:id="113" w:author="Kristin Marshall" w:date="2018-01-24T08:25:00Z">
          <w:r w:rsidR="005A490D" w:rsidDel="00051030">
            <w:delText>adapted</w:delText>
          </w:r>
        </w:del>
      </w:ins>
      <w:ins w:id="114" w:author="Kristin Marshall" w:date="2018-01-24T08:25:00Z">
        <w:r w:rsidR="00051030">
          <w:t>informed</w:t>
        </w:r>
      </w:ins>
      <w:ins w:id="115" w:author="Microsoft Office User" w:date="2017-12-22T10:58:00Z">
        <w:r w:rsidR="005A490D">
          <w:t xml:space="preserve"> </w:t>
        </w:r>
        <w:del w:id="116" w:author="Kristin Marshall" w:date="2018-01-24T08:25:00Z">
          <w:r w:rsidR="005A490D" w:rsidDel="00051030">
            <w:delText>based on</w:delText>
          </w:r>
        </w:del>
      </w:ins>
      <w:ins w:id="117" w:author="Kristin Marshall" w:date="2018-01-24T08:25:00Z">
        <w:r w:rsidR="00051030">
          <w:t>by</w:t>
        </w:r>
      </w:ins>
      <w:ins w:id="118" w:author="Microsoft Office User" w:date="2017-12-22T10:58:00Z">
        <w:r w:rsidR="005A490D">
          <w:t xml:space="preserve"> stock assessments</w:t>
        </w:r>
      </w:ins>
      <w:ins w:id="119" w:author="Microsoft Office User" w:date="2018-01-13T19:38:00Z">
        <w:r w:rsidR="00B71561">
          <w:t>.</w:t>
        </w:r>
      </w:ins>
      <w:ins w:id="120" w:author="Microsoft Office User" w:date="2017-12-22T10:58:00Z">
        <w:r w:rsidR="005A490D">
          <w:t xml:space="preserve"> </w:t>
        </w:r>
      </w:ins>
      <w:commentRangeStart w:id="121"/>
      <w:del w:id="122" w:author="Microsoft Office User" w:date="2018-01-13T19:38:00Z">
        <w:r w:rsidR="00575AB7" w:rsidDel="00B71561">
          <w:delText>Stock</w:delText>
        </w:r>
        <w:commentRangeEnd w:id="121"/>
        <w:r w:rsidR="00D53BB8" w:rsidDel="00B71561">
          <w:rPr>
            <w:rStyle w:val="CommentReference"/>
            <w:rFonts w:ascii="Times New Roman" w:hAnsi="Times New Roman"/>
          </w:rPr>
          <w:commentReference w:id="121"/>
        </w:r>
        <w:r w:rsidR="00575AB7" w:rsidDel="00B71561">
          <w:delText xml:space="preserve"> assessments and the process surrounding their review and </w:delText>
        </w:r>
        <w:r w:rsidR="00A4415A" w:rsidDel="00B71561">
          <w:delText xml:space="preserve">use </w:delText>
        </w:r>
        <w:r w:rsidR="00575AB7" w:rsidDel="00B71561">
          <w:delText xml:space="preserve">by </w:delText>
        </w:r>
        <w:commentRangeStart w:id="123"/>
        <w:r w:rsidR="00575AB7" w:rsidDel="00B71561">
          <w:delText xml:space="preserve">regional fishery management councils </w:delText>
        </w:r>
        <w:commentRangeEnd w:id="123"/>
        <w:r w:rsidR="00A4415A" w:rsidDel="00B71561">
          <w:rPr>
            <w:rStyle w:val="CommentReference"/>
            <w:rFonts w:ascii="Times New Roman" w:hAnsi="Times New Roman"/>
          </w:rPr>
          <w:commentReference w:id="123"/>
        </w:r>
        <w:r w:rsidR="00575AB7" w:rsidDel="00B71561">
          <w:delText>are at the heart of fisheries management in the U</w:delText>
        </w:r>
        <w:r w:rsidR="006145F6" w:rsidDel="00B71561">
          <w:delText>nited States</w:delText>
        </w:r>
      </w:del>
      <w:del w:id="124" w:author="Microsoft Office User" w:date="2018-01-13T19:37:00Z">
        <w:r w:rsidR="006145F6" w:rsidDel="00B334C6">
          <w:delText xml:space="preserve"> and </w:delText>
        </w:r>
        <w:commentRangeStart w:id="125"/>
        <w:r w:rsidR="006145F6" w:rsidDel="00B334C6">
          <w:delText>other developed countries</w:delText>
        </w:r>
      </w:del>
      <w:commentRangeEnd w:id="125"/>
      <w:del w:id="126" w:author="Microsoft Office User" w:date="2018-01-13T19:38:00Z">
        <w:r w:rsidR="00A4415A" w:rsidDel="00B71561">
          <w:rPr>
            <w:rStyle w:val="CommentReference"/>
            <w:rFonts w:ascii="Times New Roman" w:hAnsi="Times New Roman"/>
          </w:rPr>
          <w:commentReference w:id="125"/>
        </w:r>
        <w:r w:rsidR="006145F6" w:rsidDel="00B71561">
          <w:delText xml:space="preserve">. </w:delText>
        </w:r>
      </w:del>
      <w:r w:rsidR="009F14B7">
        <w:t xml:space="preserve">Stock assessment models estimate </w:t>
      </w:r>
      <w:r w:rsidR="00A4415A">
        <w:t xml:space="preserve">stock status </w:t>
      </w:r>
      <w:ins w:id="127" w:author="Kristin Marshall" w:date="2018-01-24T08:25:00Z">
        <w:r w:rsidR="00051030">
          <w:t xml:space="preserve">(biomass) </w:t>
        </w:r>
      </w:ins>
      <w:r w:rsidR="00A4415A">
        <w:t xml:space="preserve">relative to reference points using </w:t>
      </w:r>
      <w:r w:rsidR="009F14B7">
        <w:t xml:space="preserve">data </w:t>
      </w:r>
      <w:r w:rsidR="00A4415A">
        <w:t xml:space="preserve">that may include </w:t>
      </w:r>
      <w:r w:rsidR="009F14B7">
        <w:t>catch and survey</w:t>
      </w:r>
      <w:r w:rsidR="00A4415A">
        <w:t xml:space="preserve"> time series, information on life history parameters,</w:t>
      </w:r>
      <w:r w:rsidR="009F14B7">
        <w:t xml:space="preserve"> and expert knowledge.  Output from these models inform decisions about annual catch limits, and as such they are subjected to a great deal of scrutiny from scientists, managers, and stakeholders. </w:t>
      </w:r>
      <w:moveFromRangeStart w:id="128" w:author="Microsoft Office User" w:date="2017-10-30T16:01:00Z" w:name="move497142629"/>
      <w:commentRangeStart w:id="129"/>
      <w:moveFrom w:id="130" w:author="Microsoft Office User" w:date="2017-10-30T16:01:00Z">
        <w:r w:rsidR="00996BDB" w:rsidDel="00271816">
          <w:t>A growing body of work extends the scope of</w:t>
        </w:r>
        <w:r w:rsidR="00784B8F" w:rsidDel="00271816">
          <w:t xml:space="preserve"> stock assessment modelling tools</w:t>
        </w:r>
        <w:r w:rsidR="00996BDB" w:rsidDel="00271816">
          <w:t xml:space="preserve"> to include ecosystem considerations such as environmental relationships or predation mortality </w:t>
        </w:r>
        <w:r w:rsidR="00996BDB" w:rsidDel="00271816">
          <w:fldChar w:fldCharType="begin"/>
        </w:r>
        <w:r w:rsidR="00ED576B" w:rsidDel="00271816">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rsidDel="00271816">
          <w:fldChar w:fldCharType="separate"/>
        </w:r>
        <w:r w:rsidR="00784B8F" w:rsidDel="00271816">
          <w:rPr>
            <w:noProof/>
          </w:rPr>
          <w:t>(Maunder and Watters 2003; Methot and Wetzel 2013; Kuparinen et al. 2012)</w:t>
        </w:r>
        <w:r w:rsidR="00996BDB" w:rsidDel="00271816">
          <w:fldChar w:fldCharType="end"/>
        </w:r>
        <w:r w:rsidR="00996BDB" w:rsidDel="00271816">
          <w:t xml:space="preserve">. </w:t>
        </w:r>
      </w:moveFrom>
      <w:moveFromRangeEnd w:id="128"/>
      <w:del w:id="131" w:author="Microsoft Office User" w:date="2018-01-13T19:41:00Z">
        <w:r w:rsidR="000D6B0B" w:rsidDel="008B283A">
          <w:delText xml:space="preserve">The stock assessment process is </w:delText>
        </w:r>
        <w:r w:rsidR="00575AB7" w:rsidDel="008B283A">
          <w:delText xml:space="preserve">only </w:delText>
        </w:r>
        <w:r w:rsidR="00784B8F" w:rsidDel="008B283A">
          <w:delText xml:space="preserve">one of many </w:delText>
        </w:r>
        <w:r w:rsidR="00575AB7" w:rsidDel="008B283A">
          <w:delText>way</w:delText>
        </w:r>
        <w:r w:rsidR="00784B8F" w:rsidDel="008B283A">
          <w:delText>s</w:delText>
        </w:r>
        <w:r w:rsidR="00575AB7" w:rsidDel="008B283A">
          <w:delText xml:space="preserve"> through which broader ecosystem considerations can </w:delText>
        </w:r>
        <w:r w:rsidR="00784B8F" w:rsidDel="008B283A">
          <w:delText>influence</w:delText>
        </w:r>
        <w:r w:rsidR="00575AB7" w:rsidDel="008B283A">
          <w:delText xml:space="preserve"> management</w:delText>
        </w:r>
        <w:r w:rsidR="00784B8F" w:rsidDel="008B283A">
          <w:delText xml:space="preserve"> decisions</w:delText>
        </w:r>
        <w:commentRangeStart w:id="132"/>
        <w:r w:rsidR="00784B8F" w:rsidDel="008B283A">
          <w:delText xml:space="preserve">. </w:delText>
        </w:r>
        <w:commentRangeEnd w:id="129"/>
        <w:r w:rsidR="00A4415A" w:rsidDel="008B283A">
          <w:rPr>
            <w:rStyle w:val="CommentReference"/>
            <w:rFonts w:ascii="Times New Roman" w:hAnsi="Times New Roman"/>
          </w:rPr>
          <w:commentReference w:id="129"/>
        </w:r>
      </w:del>
      <w:commentRangeEnd w:id="132"/>
      <w:ins w:id="133" w:author="Microsoft Office User" w:date="2018-01-13T19:41:00Z">
        <w:r w:rsidR="008B283A">
          <w:t xml:space="preserve"> </w:t>
        </w:r>
      </w:ins>
      <w:ins w:id="134" w:author="Kristin Marshall" w:date="2018-01-24T08:26:00Z">
        <w:r w:rsidR="00051030">
          <w:t>Research to e</w:t>
        </w:r>
      </w:ins>
      <w:ins w:id="135" w:author="Microsoft Office User" w:date="2017-10-30T16:08:00Z">
        <w:del w:id="136" w:author="Kristin Marshall" w:date="2018-01-24T08:26:00Z">
          <w:r w:rsidR="00A762F8" w:rsidDel="00051030">
            <w:delText>E</w:delText>
          </w:r>
        </w:del>
        <w:r w:rsidR="00A762F8">
          <w:t>xpand</w:t>
        </w:r>
        <w:del w:id="137" w:author="Kristin Marshall" w:date="2018-01-24T08:26:00Z">
          <w:r w:rsidR="00A762F8" w:rsidDel="00051030">
            <w:delText>ed</w:delText>
          </w:r>
        </w:del>
        <w:r w:rsidR="00A762F8">
          <w:t xml:space="preserve"> approaches for modelling fish population and estimating their status include</w:t>
        </w:r>
      </w:ins>
      <w:ins w:id="138" w:author="Kristin Marshall" w:date="2018-01-24T08:27:00Z">
        <w:r w:rsidR="00051030">
          <w:t>s</w:t>
        </w:r>
      </w:ins>
      <w:ins w:id="139" w:author="Microsoft Office User" w:date="2017-10-30T16:08:00Z">
        <w:r w:rsidR="00A762F8">
          <w:t xml:space="preserve"> ecosystem considerations such as environmental relationships or predation mortality </w:t>
        </w:r>
        <w:r w:rsidR="00A762F8">
          <w:fldChar w:fldCharType="begin"/>
        </w:r>
        <w:r w:rsidR="00A762F8">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ins>
      <w:ins w:id="140" w:author="Microsoft Office User" w:date="2018-01-13T19:56:00Z">
        <w:r w:rsidR="001F49D0">
          <w:rPr>
            <w:noProof/>
          </w:rPr>
          <w:t>(Maunder and Watters 2003; Methot and Wetzel 2013; Kuparinen et al. 2012)</w:t>
        </w:r>
      </w:ins>
      <w:ins w:id="141" w:author="Microsoft Office User" w:date="2017-10-30T16:08:00Z">
        <w:r w:rsidR="00A762F8">
          <w:fldChar w:fldCharType="end"/>
        </w:r>
        <w:r w:rsidR="00A762F8">
          <w:t>.</w:t>
        </w:r>
      </w:ins>
      <w:r w:rsidR="00D53BB8">
        <w:rPr>
          <w:rStyle w:val="CommentReference"/>
          <w:rFonts w:ascii="Times New Roman" w:hAnsi="Times New Roman"/>
        </w:rPr>
        <w:commentReference w:id="132"/>
      </w:r>
      <w:ins w:id="142" w:author="Microsoft Office User" w:date="2017-10-30T16:08:00Z">
        <w:r w:rsidR="00A762F8">
          <w:t xml:space="preserve"> </w:t>
        </w:r>
      </w:ins>
      <w:ins w:id="143" w:author="Microsoft Office User" w:date="2017-10-30T16:09:00Z">
        <w:r w:rsidR="00A762F8">
          <w:t xml:space="preserve">However, we don’t know exactly how much of this published work has made it into assessment models used for management. </w:t>
        </w:r>
      </w:ins>
      <w:del w:id="144" w:author="Microsoft Office User" w:date="2017-10-30T16:10:00Z">
        <w:r w:rsidR="00575AB7" w:rsidDel="00A762F8">
          <w:delText xml:space="preserve">Here, we use stock assessments and the reports communicating their findings to managers as a microcosm to investigate progress towards implementing EBFM in the U.S. </w:delText>
        </w:r>
      </w:del>
    </w:p>
    <w:p w14:paraId="76C14847" w14:textId="2C4AB308"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ins w:id="145" w:author="Microsoft Office User" w:date="2018-01-13T19:56:00Z">
        <w:r w:rsidR="001F49D0">
          <w:rPr>
            <w:noProof/>
          </w:rPr>
          <w:t>(Skern-Mauritzen et al. 2016)</w:t>
        </w:r>
      </w:ins>
      <w:del w:id="146" w:author="Microsoft Office User" w:date="2018-01-13T19:56:00Z">
        <w:r w:rsidR="00F71093" w:rsidRPr="001F49D0" w:rsidDel="001F49D0">
          <w:rPr>
            <w:noProof/>
          </w:rPr>
          <w:delText>(Skern-Mauritzen et al. 2016)</w:delText>
        </w:r>
      </w:del>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del w:id="147" w:author="Microsoft Office User" w:date="2017-10-30T16:12:00Z">
        <w:r w:rsidR="006B7935" w:rsidDel="007F10C1">
          <w:delText xml:space="preserve">We sought broader definitions </w:delText>
        </w:r>
        <w:commentRangeStart w:id="148"/>
        <w:r w:rsidR="006B7935" w:rsidDel="007F10C1">
          <w:delText>of both</w:delText>
        </w:r>
        <w:commentRangeEnd w:id="148"/>
        <w:r w:rsidR="007F1C78" w:rsidDel="007F10C1">
          <w:rPr>
            <w:rStyle w:val="CommentReference"/>
            <w:rFonts w:ascii="Times New Roman" w:hAnsi="Times New Roman"/>
          </w:rPr>
          <w:commentReference w:id="148"/>
        </w:r>
        <w:r w:rsidR="006B7935" w:rsidDel="007F10C1">
          <w:delText>.</w:delText>
        </w:r>
        <w:r w:rsidR="00284856" w:rsidDel="007F10C1">
          <w:delText xml:space="preserve"> </w:delText>
        </w:r>
      </w:del>
      <w:ins w:id="149" w:author="Microsoft Office User" w:date="2017-10-30T16:12:00Z">
        <w:r w:rsidR="007F10C1">
          <w:t xml:space="preserve">Any review of </w:t>
        </w:r>
        <w:del w:id="150" w:author="Kristin Marshall" w:date="2018-01-24T08:28:00Z">
          <w:r w:rsidR="007F10C1" w:rsidDel="00051030">
            <w:delText>use of</w:delText>
          </w:r>
        </w:del>
      </w:ins>
      <w:ins w:id="151" w:author="Kristin Marshall" w:date="2018-01-24T08:28:00Z">
        <w:r w:rsidR="00051030">
          <w:t>how</w:t>
        </w:r>
      </w:ins>
      <w:ins w:id="152" w:author="Microsoft Office User" w:date="2017-10-30T16:12:00Z">
        <w:r w:rsidR="007F10C1">
          <w:t xml:space="preserve"> broader system information</w:t>
        </w:r>
      </w:ins>
      <w:ins w:id="153" w:author="Kristin Marshall" w:date="2018-01-24T08:28:00Z">
        <w:r w:rsidR="00051030">
          <w:t xml:space="preserve"> is used</w:t>
        </w:r>
      </w:ins>
      <w:ins w:id="154" w:author="Microsoft Office User" w:date="2017-10-30T16:12:00Z">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ins>
      <w:ins w:id="155" w:author="Kristin Marshall" w:date="2018-01-24T08:28:00Z">
        <w:r w:rsidR="00051030">
          <w:t>, such as a predation mortality parameter or environmental driver of recruitment</w:t>
        </w:r>
      </w:ins>
      <w:ins w:id="156" w:author="Microsoft Office User" w:date="2017-10-30T16:12:00Z">
        <w:r w:rsidR="007F10C1">
          <w:t xml:space="preserve">.  On the other hand, is broader qualitative considerations that inform model development in unknown ways. </w:t>
        </w:r>
      </w:ins>
      <w:r w:rsidR="00F71093">
        <w:t xml:space="preserve">Qualitative data could </w:t>
      </w:r>
      <w:r w:rsidR="00F71093">
        <w:lastRenderedPageBreak/>
        <w:t xml:space="preserve">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ins w:id="157" w:author="Microsoft Office User" w:date="2018-01-13T19:56:00Z">
        <w:r w:rsidR="001F49D0">
          <w:rPr>
            <w:noProof/>
          </w:rPr>
          <w:t>(2017)</w:t>
        </w:r>
      </w:ins>
      <w:del w:id="158" w:author="Microsoft Office User" w:date="2018-01-13T19:56:00Z">
        <w:r w:rsidR="001523D8" w:rsidRPr="001F49D0" w:rsidDel="001F49D0">
          <w:rPr>
            <w:noProof/>
          </w:rPr>
          <w:delText>(2017)</w:delText>
        </w:r>
      </w:del>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5CA6CB50"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7F1C78">
        <w:t xml:space="preserve">the conditions under which </w:t>
      </w:r>
      <w:r>
        <w:t xml:space="preserve">uptake of ecosystem information into stock assessment models has occurred. </w:t>
      </w:r>
      <w:r w:rsidR="00FD12D5">
        <w:t>Not all stock assessment models can or should incorporate environmental drivers of recruitment</w:t>
      </w:r>
      <w:r w:rsidR="008D3341">
        <w:t>, for example</w:t>
      </w:r>
      <w:r w:rsidR="007F1C78">
        <w:t xml:space="preserve">, especially given their often poor performance as predictors when re-evaluated later </w:t>
      </w:r>
      <w:ins w:id="159" w:author="Microsoft Office User" w:date="2018-01-13T19:58:00Z">
        <w:r w:rsidR="00384A16">
          <w:fldChar w:fldCharType="begin"/>
        </w:r>
        <w:r w:rsidR="00384A16">
          <w:instrText xml:space="preserve"> ADDIN ZOTERO_ITEM CSL_CITATION {"citationID":"6p301r2Y","properties":{"formattedCitation":"(Myers 1998)","plainCitation":"(Myers 1998)"},"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schema":"https://github.com/citation-style-language/schema/raw/master/csl-citation.json"} </w:instrText>
        </w:r>
      </w:ins>
      <w:r w:rsidR="00384A16">
        <w:fldChar w:fldCharType="separate"/>
      </w:r>
      <w:ins w:id="160" w:author="Microsoft Office User" w:date="2018-01-13T19:58:00Z">
        <w:r w:rsidR="00384A16">
          <w:rPr>
            <w:noProof/>
          </w:rPr>
          <w:t>(Myers 1998)</w:t>
        </w:r>
        <w:r w:rsidR="00384A16">
          <w:fldChar w:fldCharType="end"/>
        </w:r>
      </w:ins>
      <w:del w:id="161" w:author="Microsoft Office User" w:date="2018-01-13T19:59:00Z">
        <w:r w:rsidR="007F1C78" w:rsidDel="00384A16">
          <w:delText>(</w:delText>
        </w:r>
        <w:r w:rsidR="006E3AD1" w:rsidDel="00384A16">
          <w:delText>Myers 1998</w:delText>
        </w:r>
        <w:r w:rsidR="007F1C78" w:rsidDel="00384A16">
          <w:delText>)</w:delText>
        </w:r>
      </w:del>
      <w:r w:rsidR="008D3341">
        <w:t xml:space="preserve">.  </w:t>
      </w:r>
      <w:r w:rsidR="00075B56">
        <w:t xml:space="preserve">But, patterns of uptake and use of ecosystem considerations may </w:t>
      </w:r>
      <w:del w:id="162" w:author="Kristin Marshall" w:date="2018-01-24T08:32:00Z">
        <w:r w:rsidR="00075B56" w:rsidDel="00220B03">
          <w:delText>be indicative of</w:delText>
        </w:r>
      </w:del>
      <w:ins w:id="163" w:author="Kristin Marshall" w:date="2018-01-24T08:32:00Z">
        <w:r w:rsidR="00220B03">
          <w:t>indicate</w:t>
        </w:r>
      </w:ins>
      <w:r w:rsidR="00075B56">
        <w:t xml:space="preserve"> </w:t>
      </w:r>
      <w:del w:id="164" w:author="Kristin Marshall" w:date="2018-01-24T08:32:00Z">
        <w:r w:rsidR="00075B56" w:rsidDel="00220B03">
          <w:delText xml:space="preserve">continuing </w:delText>
        </w:r>
      </w:del>
      <w:ins w:id="165" w:author="Kristin Marshall" w:date="2018-01-24T08:32:00Z">
        <w:r w:rsidR="00220B03">
          <w:t>persistent</w:t>
        </w:r>
        <w:r w:rsidR="00220B03">
          <w:t xml:space="preserve"> </w:t>
        </w:r>
      </w:ins>
      <w:r w:rsidR="00075B56">
        <w:t xml:space="preserve">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338601C8"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ins w:id="166" w:author="Microsoft Office User" w:date="2018-01-13T19:56:00Z">
        <w:r w:rsidR="001F49D0">
          <w:rPr>
            <w:noProof/>
          </w:rPr>
          <w:t>(Olsson, Folke, and Hughes 2008)</w:t>
        </w:r>
      </w:ins>
      <w:del w:id="167" w:author="Microsoft Office User" w:date="2018-01-13T19:56:00Z">
        <w:r w:rsidR="00075B56" w:rsidRPr="001F49D0" w:rsidDel="001F49D0">
          <w:rPr>
            <w:noProof/>
          </w:rPr>
          <w:delText>(Olsson, Folke, and Hughes 2008)</w:delText>
        </w:r>
      </w:del>
      <w:r w:rsidR="00075B56">
        <w:fldChar w:fldCharType="end"/>
      </w:r>
      <w:r w:rsidR="00075B56">
        <w:t xml:space="preserve">.  Or,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ins w:id="168" w:author="Microsoft Office User" w:date="2018-01-13T19:56:00Z">
        <w:r w:rsidR="001F49D0">
          <w:rPr>
            <w:noProof/>
          </w:rPr>
          <w:t>(Pinsky and Byler 2015)</w:t>
        </w:r>
      </w:ins>
      <w:del w:id="169" w:author="Microsoft Office User" w:date="2018-01-13T19:56:00Z">
        <w:r w:rsidR="003418B3" w:rsidRPr="001F49D0" w:rsidDel="001F49D0">
          <w:rPr>
            <w:noProof/>
          </w:rPr>
          <w:delText>(Pinsky and Byler 2015)</w:delText>
        </w:r>
      </w:del>
      <w:r>
        <w:fldChar w:fldCharType="end"/>
      </w:r>
      <w:r>
        <w:t>.</w:t>
      </w:r>
      <w:r w:rsidR="00DF0E3E">
        <w:t xml:space="preserve"> </w:t>
      </w:r>
    </w:p>
    <w:p w14:paraId="52BD3BF8" w14:textId="4C66EFBD" w:rsidR="00075B56" w:rsidRDefault="00511E96" w:rsidP="003804AC">
      <w:pPr>
        <w:spacing w:line="480" w:lineRule="auto"/>
        <w:ind w:firstLine="720"/>
        <w:contextualSpacing/>
      </w:pPr>
      <w:r>
        <w:t xml:space="preserve">Second, </w:t>
      </w:r>
      <w:r w:rsidR="006B68CA">
        <w:t xml:space="preserve">we hypothesized that data availability </w:t>
      </w:r>
      <w:del w:id="170" w:author="Kristin Marshall" w:date="2018-01-24T08:33:00Z">
        <w:r w:rsidR="006B68CA" w:rsidDel="00220B03">
          <w:delText>continues to</w:delText>
        </w:r>
      </w:del>
      <w:ins w:id="171" w:author="Kristin Marshall" w:date="2018-01-24T08:33:00Z">
        <w:r w:rsidR="00220B03">
          <w:t>may</w:t>
        </w:r>
      </w:ins>
      <w:r w:rsidR="006B68CA">
        <w:t xml:space="preserve">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ins w:id="172" w:author="Microsoft Office User" w:date="2018-01-13T19:56:00Z">
        <w:r w:rsidR="001F49D0">
          <w:rPr>
            <w:noProof/>
          </w:rPr>
          <w:t>(Cowan et al. 2012; Ray Hilborn 2011; Mace 2001)</w:t>
        </w:r>
      </w:ins>
      <w:del w:id="173" w:author="Microsoft Office User" w:date="2018-01-13T19:56:00Z">
        <w:r w:rsidR="00CD47D7" w:rsidRPr="001F49D0" w:rsidDel="001F49D0">
          <w:rPr>
            <w:noProof/>
          </w:rPr>
          <w:delText>(Cowan et al. 2012; Ray Hilborn 2011; Mace 2001)</w:delText>
        </w:r>
      </w:del>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r w:rsidR="00D53BB8">
        <w:t xml:space="preserve">  We focus on </w:t>
      </w:r>
      <w:r w:rsidR="00E90701">
        <w:t>diet data</w:t>
      </w:r>
      <w:r w:rsidR="00D53BB8">
        <w:t xml:space="preserve"> because it </w:t>
      </w:r>
      <w:r w:rsidR="00E90701">
        <w:t>provides information on</w:t>
      </w:r>
      <w:r w:rsidR="00D53BB8">
        <w:t xml:space="preserve"> one of the most common justifications of EBFM, namely that </w:t>
      </w:r>
      <w:r w:rsidR="00E90701">
        <w:t xml:space="preserve">predator-prey interactions change population productivity and reference points </w:t>
      </w:r>
      <w:ins w:id="174" w:author="Microsoft Office User" w:date="2018-01-13T20:00:00Z">
        <w:r w:rsidR="008D7693">
          <w:fldChar w:fldCharType="begin"/>
        </w:r>
      </w:ins>
      <w:ins w:id="175" w:author="Microsoft Office User" w:date="2018-01-13T20:03:00Z">
        <w:r w:rsidR="00161D89">
          <w:instrText xml:space="preserve"> ADDIN ZOTERO_ITEM CSL_CITATION {"citationID":"sUkchess","properties":{"formattedCitation":"(J. Link 2002; J. S. Link 2010)","plainCitation":"(J. Link 2002; J. S. Link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ins>
      <w:r w:rsidR="008D7693">
        <w:fldChar w:fldCharType="separate"/>
      </w:r>
      <w:ins w:id="176" w:author="Microsoft Office User" w:date="2018-01-13T20:03:00Z">
        <w:r w:rsidR="00161D89">
          <w:rPr>
            <w:noProof/>
          </w:rPr>
          <w:t>(J. Link 2002; J. S. Link 2010)</w:t>
        </w:r>
      </w:ins>
      <w:ins w:id="177" w:author="Microsoft Office User" w:date="2018-01-13T20:00:00Z">
        <w:r w:rsidR="008D7693">
          <w:fldChar w:fldCharType="end"/>
        </w:r>
      </w:ins>
      <w:del w:id="178" w:author="Microsoft Office User" w:date="2018-01-13T20:03:00Z">
        <w:r w:rsidR="00E90701" w:rsidDel="00161D89">
          <w:delText>(cite all of Jason’s papers here)</w:delText>
        </w:r>
      </w:del>
      <w:ins w:id="179" w:author="Microsoft Office User" w:date="2018-01-13T19:44:00Z">
        <w:r w:rsidR="008B283A">
          <w:t>.</w:t>
        </w:r>
      </w:ins>
      <w:r w:rsidR="002A66EF">
        <w:t xml:space="preserve">   </w:t>
      </w:r>
    </w:p>
    <w:p w14:paraId="497FD9D3" w14:textId="3E967376" w:rsidR="00075B56" w:rsidRDefault="00DF0E3E" w:rsidP="003804AC">
      <w:pPr>
        <w:spacing w:line="480" w:lineRule="auto"/>
        <w:ind w:firstLine="720"/>
        <w:contextualSpacing/>
      </w:pPr>
      <w:r>
        <w:lastRenderedPageBreak/>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ins w:id="180" w:author="Microsoft Office User" w:date="2018-01-13T19:56:00Z">
        <w:r w:rsidR="001F49D0">
          <w:rPr>
            <w:noProof/>
          </w:rPr>
          <w:t>(Pikitch et al. 2012)</w:t>
        </w:r>
      </w:ins>
      <w:del w:id="181" w:author="Microsoft Office User" w:date="2018-01-13T19:56:00Z">
        <w:r w:rsidR="00897992" w:rsidRPr="001F49D0" w:rsidDel="001F49D0">
          <w:rPr>
            <w:noProof/>
          </w:rPr>
          <w:delText>(Pikitch et al. 2012)</w:delText>
        </w:r>
      </w:del>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ins w:id="182" w:author="Microsoft Office User" w:date="2018-01-13T19:46:00Z">
        <w:r w:rsidR="00956319">
          <w:t>, longer-lived, generalist</w:t>
        </w:r>
      </w:ins>
      <w:r w:rsidR="006D59A9">
        <w:t xml:space="preserve"> </w:t>
      </w:r>
      <w:proofErr w:type="spellStart"/>
      <w:r w:rsidR="006D59A9">
        <w:t>piscivorous</w:t>
      </w:r>
      <w:proofErr w:type="spellEnd"/>
      <w:r w:rsidR="006D59A9">
        <w:t xml:space="preserve"> predator.</w:t>
      </w:r>
    </w:p>
    <w:p w14:paraId="347AFEC1" w14:textId="02DF30C3"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ins w:id="183" w:author="Microsoft Office User" w:date="2018-01-13T19:56:00Z">
        <w:r w:rsidR="001F49D0">
          <w:rPr>
            <w:noProof/>
          </w:rPr>
          <w:t>(Tallis et al. 2010; Christie et al. 2007; de Young, Charles, and Hjort 2008)</w:t>
        </w:r>
      </w:ins>
      <w:del w:id="184" w:author="Microsoft Office User" w:date="2018-01-13T19:56:00Z">
        <w:r w:rsidR="00340913" w:rsidRPr="001F49D0" w:rsidDel="001F49D0">
          <w:rPr>
            <w:noProof/>
          </w:rPr>
          <w:delText>(Tallis et al. 2010; Christie et al. 2007; de Young, Charles, and Hjort 2008)</w:delText>
        </w:r>
      </w:del>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w:t>
      </w:r>
      <w:commentRangeStart w:id="185"/>
      <w:r w:rsidR="00D57972">
        <w:t>extended assessments</w:t>
      </w:r>
      <w:commentRangeEnd w:id="185"/>
      <w:r w:rsidR="00BE04D5">
        <w:rPr>
          <w:rStyle w:val="CommentReference"/>
          <w:rFonts w:ascii="Times New Roman" w:hAnsi="Times New Roman"/>
        </w:rPr>
        <w:commentReference w:id="185"/>
      </w:r>
      <w:r w:rsidR="00D57972">
        <w:t xml:space="preserve">, and consider more broadly how ecosystem information can be used </w:t>
      </w:r>
      <w:del w:id="186" w:author="Kristin Marshall" w:date="2018-01-24T08:35:00Z">
        <w:r w:rsidR="00D57972" w:rsidDel="00220B03">
          <w:delText>as well as</w:delText>
        </w:r>
      </w:del>
      <w:ins w:id="187" w:author="Kristin Marshall" w:date="2018-01-24T08:35:00Z">
        <w:r w:rsidR="00220B03">
          <w:t>in</w:t>
        </w:r>
      </w:ins>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21625D1F" w:rsidR="00045E0A" w:rsidRDefault="00045E0A" w:rsidP="00463DAA">
      <w:pPr>
        <w:spacing w:line="480" w:lineRule="auto"/>
        <w:ind w:firstLine="720"/>
        <w:contextualSpacing/>
      </w:pPr>
      <w:r>
        <w:t>W</w:t>
      </w:r>
      <w:r w:rsidR="002D1780">
        <w:t xml:space="preserve">e reviewed over 200 stock assessments conducted by NOAA Fisheries. We obtained a list of the most recent stock assessment for each Council-managed stock in federal waters </w:t>
      </w:r>
      <w:del w:id="188" w:author="Kristin Marshall" w:date="2018-01-24T08:38:00Z">
        <w:r w:rsidR="002D1780" w:rsidDel="00220B03">
          <w:delText xml:space="preserve">from the </w:delText>
        </w:r>
      </w:del>
      <w:ins w:id="189" w:author="Kristin Marshall" w:date="2018-01-24T08:38:00Z">
        <w:r w:rsidR="00220B03">
          <w:t xml:space="preserve">through a data request to the </w:t>
        </w:r>
      </w:ins>
      <w:bookmarkStart w:id="190" w:name="_GoBack"/>
      <w:bookmarkEnd w:id="190"/>
      <w:r w:rsidR="002D1780">
        <w:t>NOAA Species Information System (SIS) database</w:t>
      </w:r>
      <w:r w:rsidR="00C44F26">
        <w:t xml:space="preserve"> (</w:t>
      </w:r>
      <w:ins w:id="191" w:author="Kristin Marshall" w:date="2018-01-24T08:37:00Z">
        <w:r w:rsidR="00220B03">
          <w:t xml:space="preserve">a </w:t>
        </w:r>
      </w:ins>
      <w:ins w:id="192" w:author="Kristin Marshall" w:date="2018-01-24T08:38:00Z">
        <w:r w:rsidR="00220B03">
          <w:t xml:space="preserve">simplified </w:t>
        </w:r>
      </w:ins>
      <w:ins w:id="193" w:author="Kristin Marshall" w:date="2018-01-24T08:37:00Z">
        <w:r w:rsidR="00220B03">
          <w:t xml:space="preserve">public version of the portal is available at </w:t>
        </w:r>
      </w:ins>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 xml:space="preserve">climate interactions, interactions with prey, interactions with predators, bycatch of the target species in other fisheries, and bycatch of other species within the target species fishery. We chose these topic </w:t>
      </w:r>
      <w:r>
        <w:lastRenderedPageBreak/>
        <w:t xml:space="preserve">areas because </w:t>
      </w:r>
      <w:commentRangeStart w:id="194"/>
      <w:r>
        <w:t>we presumed they were the most relevant potential types of ecosystem interactions that would affect stock biomass and were therefore most likely to be included in assessments</w:t>
      </w:r>
      <w:commentRangeEnd w:id="194"/>
      <w:r w:rsidR="00F158FE">
        <w:rPr>
          <w:rStyle w:val="CommentReference"/>
          <w:rFonts w:ascii="Times New Roman" w:hAnsi="Times New Roman"/>
        </w:rPr>
        <w:commentReference w:id="194"/>
      </w:r>
      <w:r>
        <w:t>.</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07F4EE5C"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del w:id="195" w:author="Windows User" w:date="2017-10-11T09:40:00Z">
        <w:r w:rsidR="002D1780" w:rsidDel="00B32D78">
          <w:delText>technical scientific review committee</w:delText>
        </w:r>
      </w:del>
      <w:ins w:id="196" w:author="Windows User" w:date="2017-10-11T09:40:00Z">
        <w:r w:rsidR="00B32D78">
          <w:t>assessment working group</w:t>
        </w:r>
      </w:ins>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ins w:id="197" w:author="Microsoft Office User" w:date="2018-01-13T19:56:00Z">
        <w:r w:rsidR="001F49D0">
          <w:rPr>
            <w:noProof/>
          </w:rPr>
          <w:t>(Punt et al. 2014)</w:t>
        </w:r>
      </w:ins>
      <w:del w:id="198" w:author="Microsoft Office User" w:date="2018-01-13T19:56:00Z">
        <w:r w:rsidR="006A64FE" w:rsidRPr="001F49D0" w:rsidDel="001F49D0">
          <w:rPr>
            <w:noProof/>
          </w:rPr>
          <w:delText>(Punt et al. 2014)</w:delText>
        </w:r>
      </w:del>
      <w:r w:rsidR="006A64FE">
        <w:fldChar w:fldCharType="end"/>
      </w:r>
      <w:r>
        <w:t>.</w:t>
      </w:r>
    </w:p>
    <w:p w14:paraId="3244B6D5" w14:textId="15E36FB9" w:rsidR="002D1780" w:rsidRDefault="00B32D78" w:rsidP="004E19F8">
      <w:pPr>
        <w:spacing w:line="480" w:lineRule="auto"/>
        <w:ind w:firstLine="720"/>
        <w:contextualSpacing/>
      </w:pPr>
      <w:commentRangeStart w:id="199"/>
      <w:r>
        <w:t xml:space="preserve">In some cases, ecosystem interactions were included in alternate model runs, but not the model used to develop management advice.  </w:t>
      </w:r>
      <w:commentRangeEnd w:id="199"/>
      <w:r>
        <w:rPr>
          <w:rStyle w:val="CommentReference"/>
          <w:rFonts w:ascii="Times New Roman" w:hAnsi="Times New Roman"/>
        </w:rPr>
        <w:commentReference w:id="199"/>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t>Potential explanatory factors: s</w:t>
      </w:r>
      <w:r w:rsidR="00DB608A" w:rsidRPr="00DB608A">
        <w:rPr>
          <w:i/>
        </w:rPr>
        <w:t>tock status</w:t>
      </w:r>
      <w:r>
        <w:rPr>
          <w:i/>
        </w:rPr>
        <w:t>, availability of diet data, life history types, and revenue</w:t>
      </w:r>
    </w:p>
    <w:p w14:paraId="6CD8B31A" w14:textId="619B834E"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w:t>
      </w:r>
      <w:r w:rsidR="00984EBF">
        <w:lastRenderedPageBreak/>
        <w:t xml:space="preserve">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w:t>
      </w:r>
      <w:commentRangeStart w:id="200"/>
      <w:r w:rsidR="00DB608A">
        <w:t xml:space="preserve">If the stock was </w:t>
      </w:r>
      <w:r w:rsidR="00E77A5A">
        <w:t>given</w:t>
      </w:r>
      <w:r w:rsidR="00DB608A">
        <w:t xml:space="preserve"> an overfished status designation during any one of those years, we considered it “overfished” for the purposes of this analysis.  </w:t>
      </w:r>
      <w:commentRangeEnd w:id="200"/>
      <w:r w:rsidR="00B32D78">
        <w:rPr>
          <w:rStyle w:val="CommentReference"/>
          <w:rFonts w:ascii="Times New Roman" w:hAnsi="Times New Roman"/>
        </w:rPr>
        <w:commentReference w:id="200"/>
      </w:r>
      <w:commentRangeStart w:id="201"/>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 xml:space="preserve">The Northeast Fisheries Science Center and Alaska Fisheries Science Center 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w:t>
      </w:r>
      <w:commentRangeEnd w:id="201"/>
      <w:r w:rsidR="00B32D78">
        <w:rPr>
          <w:rStyle w:val="CommentReference"/>
          <w:rFonts w:ascii="Times New Roman" w:hAnsi="Times New Roman"/>
        </w:rPr>
        <w:commentReference w:id="201"/>
      </w:r>
      <w:r w:rsidR="00E77A5A">
        <w:t xml:space="preserve">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xml:space="preserve">, </w:t>
      </w:r>
      <w:commentRangeStart w:id="202"/>
      <w:r w:rsidR="00570813">
        <w:t>but 24 percent of assessment reports included at least one ecosystem factor quantitatively</w:t>
      </w:r>
      <w:r>
        <w:t>.</w:t>
      </w:r>
      <w:commentRangeEnd w:id="202"/>
      <w:r w:rsidR="009A7A5B">
        <w:rPr>
          <w:rStyle w:val="CommentReference"/>
          <w:rFonts w:ascii="Times New Roman" w:hAnsi="Times New Roman"/>
        </w:rPr>
        <w:commentReference w:id="202"/>
      </w:r>
      <w:r>
        <w:t xml:space="preserve"> </w:t>
      </w:r>
      <w:r w:rsidR="00BC2635">
        <w:t>Eleven</w:t>
      </w:r>
      <w:r>
        <w:t xml:space="preserve"> percent of stock assessments </w:t>
      </w:r>
      <w:commentRangeStart w:id="203"/>
      <w:r>
        <w:t xml:space="preserve">included </w:t>
      </w:r>
      <w:commentRangeEnd w:id="203"/>
      <w:r w:rsidR="009A7A5B">
        <w:rPr>
          <w:rStyle w:val="CommentReference"/>
          <w:rFonts w:ascii="Times New Roman" w:hAnsi="Times New Roman"/>
        </w:rPr>
        <w:commentReference w:id="203"/>
      </w:r>
      <w:r>
        <w:t>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w:t>
      </w:r>
      <w:r w:rsidR="003C6A97">
        <w:lastRenderedPageBreak/>
        <w:t xml:space="preserve">assessment (Gulf of Alaska demersal shelf rockfish) used the area of rocky habitat as a multiplier for densities observed in the survey. </w:t>
      </w:r>
    </w:p>
    <w:p w14:paraId="5877FF22" w14:textId="4036B911"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account for red-tide events.  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t>
      </w:r>
      <w:r w:rsidR="00423877">
        <w:lastRenderedPageBreak/>
        <w:t xml:space="preserve">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16F6E81C"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t>
      </w:r>
      <w:commentRangeStart w:id="204"/>
      <w:r>
        <w:t xml:space="preserve">was more frequently included </w:t>
      </w:r>
      <w:commentRangeEnd w:id="204"/>
      <w:r w:rsidR="00F82070">
        <w:rPr>
          <w:rStyle w:val="CommentReference"/>
          <w:rFonts w:ascii="Times New Roman" w:hAnsi="Times New Roman"/>
        </w:rPr>
        <w:commentReference w:id="204"/>
      </w:r>
      <w:r>
        <w:t xml:space="preserve">in assessments for overfished species (Figure 2). Qualitative </w:t>
      </w:r>
      <w:r w:rsidR="00F82070">
        <w:t xml:space="preserve">(but not quantitative) </w:t>
      </w:r>
      <w:r>
        <w:t xml:space="preserve">inclusion of climate influences was more common for overfished </w:t>
      </w:r>
      <w:proofErr w:type="gramStart"/>
      <w:r>
        <w:t xml:space="preserve">stocks  </w:t>
      </w:r>
      <w:r w:rsidR="002D1780">
        <w:t>We</w:t>
      </w:r>
      <w:proofErr w:type="gramEnd"/>
      <w:r w:rsidR="002D1780">
        <w:t xml:space="preserve"> saw </w:t>
      </w:r>
      <w:r>
        <w:t>little</w:t>
      </w:r>
      <w:r w:rsidR="002D1780">
        <w:t xml:space="preserve"> difference in </w:t>
      </w:r>
      <w:r>
        <w:t xml:space="preserve">the inclusion of habitat, </w:t>
      </w:r>
      <w:r w:rsidR="002D1780">
        <w:t>predation</w:t>
      </w:r>
      <w:r>
        <w:t>,</w:t>
      </w:r>
      <w:r w:rsidR="002D1780">
        <w:t xml:space="preserve"> or diet in stock assessments </w:t>
      </w:r>
      <w:r w:rsidR="00F82070">
        <w:t xml:space="preserve">for </w:t>
      </w:r>
      <w:r w:rsidR="002D1780">
        <w:t xml:space="preserve"> overfished </w:t>
      </w:r>
      <w:r w:rsidR="00F82070">
        <w:t>stocks</w:t>
      </w:r>
      <w:r w:rsidR="002D1780">
        <w:t xml:space="preserve">.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3DC2FE82"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w:t>
      </w:r>
      <w:r w:rsidR="00F4166E">
        <w:t xml:space="preserve">stomach contents </w:t>
      </w:r>
      <w:r w:rsidR="002D1780">
        <w:t xml:space="preserve">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w:t>
      </w:r>
      <w:commentRangeStart w:id="205"/>
      <w:del w:id="206" w:author="Microsoft Office User" w:date="2017-12-22T10:52:00Z">
        <w:r w:rsidDel="005A490D">
          <w:delText>diet lab</w:delText>
        </w:r>
      </w:del>
      <w:ins w:id="207" w:author="Microsoft Office User" w:date="2017-12-22T10:52:00Z">
        <w:r w:rsidR="005A490D">
          <w:t>stomach contents lab</w:t>
        </w:r>
      </w:ins>
      <w:r>
        <w:t xml:space="preserve">s </w:t>
      </w:r>
      <w:commentRangeEnd w:id="205"/>
      <w:r w:rsidR="00F4166E">
        <w:rPr>
          <w:rStyle w:val="CommentReference"/>
          <w:rFonts w:ascii="Times New Roman" w:hAnsi="Times New Roman"/>
        </w:rPr>
        <w:commentReference w:id="205"/>
      </w:r>
      <w:r>
        <w:t xml:space="preserve">and 23 assessments from centers with </w:t>
      </w:r>
      <w:del w:id="208" w:author="Microsoft Office User" w:date="2017-12-22T10:52:00Z">
        <w:r w:rsidDel="005A490D">
          <w:delText>diet lab</w:delText>
        </w:r>
      </w:del>
      <w:ins w:id="209" w:author="Microsoft Office User" w:date="2017-12-22T10:52:00Z">
        <w:r w:rsidR="005A490D">
          <w:t>stomach contents lab</w:t>
        </w:r>
      </w:ins>
      <w:r>
        <w:t xml:space="preserve">s.  For predation, 22 assessments had scores of 2 or above from centers with </w:t>
      </w:r>
      <w:del w:id="210" w:author="Microsoft Office User" w:date="2017-12-22T10:52:00Z">
        <w:r w:rsidDel="005A490D">
          <w:delText>diet lab</w:delText>
        </w:r>
      </w:del>
      <w:ins w:id="211" w:author="Microsoft Office User" w:date="2017-12-22T10:52:00Z">
        <w:r w:rsidR="005A490D">
          <w:t>stomach contents lab</w:t>
        </w:r>
      </w:ins>
      <w:r>
        <w:t xml:space="preserve">s. Only four assessments from centers without </w:t>
      </w:r>
      <w:del w:id="212" w:author="Microsoft Office User" w:date="2017-12-22T10:52:00Z">
        <w:r w:rsidDel="005A490D">
          <w:delText>diet lab</w:delText>
        </w:r>
      </w:del>
      <w:ins w:id="213" w:author="Microsoft Office User" w:date="2017-12-22T10:52:00Z">
        <w:r w:rsidR="005A490D">
          <w:t>stomach contents lab</w:t>
        </w:r>
      </w:ins>
      <w:r>
        <w:t xml:space="preserve">s had scores </w:t>
      </w:r>
      <w:r w:rsidR="00C34095">
        <w:t>of 2 or above for predation</w:t>
      </w:r>
      <w:r w:rsidR="002D1780">
        <w:t xml:space="preserve">.  </w:t>
      </w:r>
      <w:r w:rsidR="00F4166E">
        <w:t xml:space="preserve">However, even in </w:t>
      </w:r>
      <w:r w:rsidR="00F4166E">
        <w:lastRenderedPageBreak/>
        <w:t xml:space="preserve">centers with </w:t>
      </w:r>
      <w:del w:id="214" w:author="Microsoft Office User" w:date="2017-12-22T10:52:00Z">
        <w:r w:rsidR="00243C46" w:rsidDel="005A490D">
          <w:delText>diet lab</w:delText>
        </w:r>
      </w:del>
      <w:ins w:id="215" w:author="Microsoft Office User" w:date="2017-12-22T10:52:00Z">
        <w:r w:rsidR="005A490D">
          <w:t>stomach contents lab</w:t>
        </w:r>
      </w:ins>
      <w:r w:rsidR="00243C46">
        <w:t>s, quantitative incorporation of predation in assessment models was rare (X out of Y assessments).</w:t>
      </w:r>
    </w:p>
    <w:p w14:paraId="315A1523" w14:textId="12AC536F" w:rsidR="002D1780" w:rsidRDefault="005B4EDA" w:rsidP="001D0777">
      <w:pPr>
        <w:spacing w:line="480" w:lineRule="auto"/>
        <w:contextualSpacing/>
      </w:pPr>
      <w:r w:rsidRPr="005B4EDA">
        <w:rPr>
          <w:noProof/>
        </w:rPr>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del w:id="216" w:author="Microsoft Office User" w:date="2017-12-22T10:52:00Z">
        <w:r w:rsidR="002D1780" w:rsidDel="005A490D">
          <w:delText>diet lab</w:delText>
        </w:r>
      </w:del>
      <w:ins w:id="217" w:author="Microsoft Office User" w:date="2017-12-22T10:52:00Z">
        <w:r w:rsidR="005A490D">
          <w:t>stomach contents lab</w:t>
        </w:r>
      </w:ins>
      <w:r w:rsidR="002D1780">
        <w:t xml:space="preserve">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24291FD"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w:t>
      </w:r>
      <w:r w:rsidR="00243C46">
        <w:t xml:space="preserve">the X </w:t>
      </w:r>
      <w:r>
        <w:t>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t>
      </w:r>
      <w:r w:rsidR="00243C46">
        <w:t xml:space="preserve">was </w:t>
      </w:r>
      <w:r w:rsidR="00D71FBF">
        <w:t xml:space="preserve">similar across forage, demersal, and benthic invertebrate species.  </w:t>
      </w:r>
      <w:commentRangeStart w:id="218"/>
      <w:r w:rsidR="00D71FBF">
        <w:t>Habitat considerations followed a similar pattern</w:t>
      </w:r>
      <w:commentRangeEnd w:id="218"/>
      <w:r w:rsidR="00243C46">
        <w:rPr>
          <w:rStyle w:val="CommentReference"/>
          <w:rFonts w:ascii="Times New Roman" w:hAnsi="Times New Roman"/>
        </w:rPr>
        <w:commentReference w:id="218"/>
      </w:r>
      <w:r w:rsidR="00D71FBF">
        <w:t xml:space="preserve">,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63B926A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265DA0">
        <w:t xml:space="preserve">ble of </w:t>
      </w:r>
      <w:r w:rsidR="00DA0064">
        <w:t>support</w:t>
      </w:r>
      <w:r w:rsidR="00105942">
        <w:t>ing</w:t>
      </w:r>
      <w:r w:rsidR="00DA0064">
        <w:t xml:space="preserve"> EBFM.</w:t>
      </w:r>
    </w:p>
    <w:p w14:paraId="19B0A475" w14:textId="4A7B1F3E"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243C46">
        <w:t xml:space="preserve">lends potential </w:t>
      </w:r>
      <w:r w:rsidR="005C1CE9">
        <w:t>support</w:t>
      </w:r>
      <w:r w:rsidR="00243C46">
        <w:t xml:space="preserve"> to</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ins w:id="219" w:author="Microsoft Office User" w:date="2018-01-13T19:56:00Z">
        <w:r w:rsidR="001F49D0">
          <w:rPr>
            <w:noProof/>
          </w:rPr>
          <w:t xml:space="preserve">(Pinsky and Byler 2015; Essington et al. </w:t>
        </w:r>
        <w:r w:rsidR="001F49D0">
          <w:rPr>
            <w:noProof/>
          </w:rPr>
          <w:lastRenderedPageBreak/>
          <w:t>2015)</w:t>
        </w:r>
      </w:ins>
      <w:del w:id="220" w:author="Microsoft Office User" w:date="2018-01-13T19:56:00Z">
        <w:r w:rsidR="005C1CE9" w:rsidRPr="001F49D0" w:rsidDel="001F49D0">
          <w:rPr>
            <w:noProof/>
          </w:rPr>
          <w:delText>(Pinsky and Byler 2015; Essington et al. 2015)</w:delText>
        </w:r>
      </w:del>
      <w:r w:rsidR="005C1CE9">
        <w:fldChar w:fldCharType="end"/>
      </w:r>
      <w:r w:rsidR="005C1CE9">
        <w:t xml:space="preserve">. </w:t>
      </w:r>
      <w:r w:rsidR="00632ED2">
        <w:t xml:space="preserve"> </w:t>
      </w:r>
      <w:r w:rsidR="00243C46">
        <w:t>However, o</w:t>
      </w:r>
      <w:r w:rsidR="00632ED2">
        <w:t xml:space="preserve">verfished status may 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commentRangeStart w:id="221"/>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ins w:id="222" w:author="Microsoft Office User" w:date="2018-01-13T19:56:00Z">
        <w:r w:rsidR="001F49D0">
          <w:instrText xml:space="preserve"> ADDIN ZOTERO_ITEM CSL_CITATION {"citationID":"aepKoGRN","properties":{"formattedCitation":"(Im, Montoya, and Workman 2013)","plainCitation":"(Im, Montoya, and Workman 2013)\u0005"},"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ins>
      <w:del w:id="223" w:author="Microsoft Office User" w:date="2018-01-13T19:56:00Z">
        <w:r w:rsidR="00324278" w:rsidDel="001F49D0">
          <w:del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delInstrText>
        </w:r>
      </w:del>
      <w:r w:rsidR="00324278">
        <w:fldChar w:fldCharType="separate"/>
      </w:r>
      <w:ins w:id="224" w:author="Microsoft Office User" w:date="2018-01-13T19:56:00Z">
        <w:r w:rsidR="001F49D0">
          <w:rPr>
            <w:noProof/>
          </w:rPr>
          <w:t>(Im, Montoya, and Workman 2013)</w:t>
        </w:r>
      </w:ins>
      <w:del w:id="225" w:author="Microsoft Office User" w:date="2018-01-13T19:56:00Z">
        <w:r w:rsidR="00324278" w:rsidRPr="001F49D0" w:rsidDel="001F49D0">
          <w:rPr>
            <w:noProof/>
          </w:rPr>
          <w:delText>(Im, Montoya, and Workman 2013)</w:delText>
        </w:r>
      </w:del>
      <w:r w:rsidR="00324278">
        <w:fldChar w:fldCharType="end"/>
      </w:r>
      <w:commentRangeEnd w:id="221"/>
      <w:r w:rsidR="00243C46">
        <w:rPr>
          <w:rStyle w:val="CommentReference"/>
          <w:rFonts w:ascii="Times New Roman" w:hAnsi="Times New Roman"/>
        </w:rPr>
        <w:commentReference w:id="221"/>
      </w:r>
      <w:r w:rsidR="00324278">
        <w:t>.</w:t>
      </w:r>
    </w:p>
    <w:p w14:paraId="6FBE125B" w14:textId="4835A07F"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ins w:id="226" w:author="Microsoft Office User" w:date="2018-01-13T19:56:00Z">
        <w:r w:rsidR="001F49D0">
          <w:rPr>
            <w:noProof/>
          </w:rPr>
          <w:t>(Patrick and Link 2015a)</w:t>
        </w:r>
      </w:ins>
      <w:del w:id="227" w:author="Microsoft Office User" w:date="2018-01-13T19:56:00Z">
        <w:r w:rsidRPr="001F49D0" w:rsidDel="001F49D0">
          <w:rPr>
            <w:noProof/>
          </w:rPr>
          <w:delText>(Patrick and Link 2015a)</w:delText>
        </w:r>
      </w:del>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w:t>
      </w:r>
      <w:r w:rsidR="00243C46">
        <w:t xml:space="preserve">content </w:t>
      </w:r>
      <w:r w:rsidR="001A63FF">
        <w:t xml:space="preserve">sampling does not occur, </w:t>
      </w:r>
      <w:r w:rsidR="005078D6">
        <w:t xml:space="preserve">trophic interactions have </w:t>
      </w:r>
      <w:r w:rsidR="00356BD7">
        <w:t xml:space="preserve">not </w:t>
      </w:r>
      <w:r w:rsidR="005078D6">
        <w:t xml:space="preserve">been </w:t>
      </w:r>
      <w:r w:rsidR="00356BD7">
        <w:t>included in assessments.</w:t>
      </w:r>
    </w:p>
    <w:p w14:paraId="2B0814E8" w14:textId="517A6151" w:rsidR="00F652E5" w:rsidRDefault="005078D6" w:rsidP="00F652E5">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ins w:id="228" w:author="Microsoft Office User" w:date="2018-01-13T19:56:00Z">
        <w:r w:rsidR="001F49D0">
          <w:rPr>
            <w:noProof/>
          </w:rPr>
          <w:t>(e.g., Pikitch et al. 2012; Dickey-Collas et al. 2013; Smith et al. 2011)</w:t>
        </w:r>
      </w:ins>
      <w:del w:id="229" w:author="Microsoft Office User" w:date="2018-01-13T19:56:00Z">
        <w:r w:rsidR="00ED576B" w:rsidRPr="001F49D0" w:rsidDel="001F49D0">
          <w:rPr>
            <w:noProof/>
          </w:rPr>
          <w:delText>(e.g., Pikitch et al. 2012; Dickey-Collas et al. 2013; Smith et al. 2011)</w:delText>
        </w:r>
      </w:del>
      <w:r w:rsidR="001A63FF">
        <w:fldChar w:fldCharType="end"/>
      </w:r>
      <w:r>
        <w:t xml:space="preserve">.  </w:t>
      </w:r>
    </w:p>
    <w:p w14:paraId="7B6E847A" w14:textId="2E8D1AF9" w:rsidR="00F652E5" w:rsidRDefault="00F652E5" w:rsidP="00F652E5">
      <w:pPr>
        <w:spacing w:line="480" w:lineRule="auto"/>
        <w:ind w:firstLine="720"/>
      </w:pPr>
      <w:r>
        <w:t xml:space="preserve">We found a greater degree of inclusion of </w:t>
      </w:r>
      <w:r w:rsidR="00BB7629">
        <w:t>eco</w:t>
      </w:r>
      <w:r>
        <w:t xml:space="preserve">system considerations than the global review by </w:t>
      </w:r>
      <w:proofErr w:type="spellStart"/>
      <w:r>
        <w:t>Skern-Mauritzen</w:t>
      </w:r>
      <w:proofErr w:type="spellEnd"/>
      <w:r>
        <w:t xml:space="preserve">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ins w:id="230" w:author="Microsoft Office User" w:date="2018-01-13T19:56:00Z">
        <w:r w:rsidR="001F49D0">
          <w:rPr>
            <w:noProof/>
          </w:rPr>
          <w:t>(2016)</w:t>
        </w:r>
      </w:ins>
      <w:del w:id="231" w:author="Microsoft Office User" w:date="2018-01-13T19:56:00Z">
        <w:r w:rsidR="00AB3BC1" w:rsidRPr="001F49D0" w:rsidDel="001F49D0">
          <w:rPr>
            <w:noProof/>
          </w:rPr>
          <w:delText>(2016)</w:delText>
        </w:r>
      </w:del>
      <w:r w:rsidR="00AB3BC1">
        <w:fldChar w:fldCharType="end"/>
      </w:r>
      <w:r>
        <w:t xml:space="preserve">, using our broader definitions of inclusion and ecosystem information types.  The context surrounding ecosystem considerations in </w:t>
      </w:r>
      <w:r w:rsidR="00900E09">
        <w:t xml:space="preserve">European (ICES) </w:t>
      </w:r>
      <w:r>
        <w:t>assessments they described is similar to what we found</w:t>
      </w:r>
      <w:r w:rsidR="00900E09">
        <w:t xml:space="preserve"> in the U.S. context</w:t>
      </w:r>
      <w:r>
        <w:t xml:space="preserve">, however.  </w:t>
      </w:r>
      <w:proofErr w:type="spellStart"/>
      <w:r>
        <w:t>Skern-Mauritzen</w:t>
      </w:r>
      <w:proofErr w:type="spellEnd"/>
      <w:r>
        <w:t xml:space="preserve"> et al. (2016) note</w:t>
      </w:r>
      <w:r w:rsidR="00AB3BC1">
        <w:t>d</w:t>
      </w:r>
      <w:r>
        <w:t xml:space="preserve"> that inclusion of interactions has been primarily a bottom-up process, driven first by scientific support in the literature, then data availability, and then interest and </w:t>
      </w:r>
      <w:r>
        <w:lastRenderedPageBreak/>
        <w:t>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33B90DDD" w:rsidR="00433502" w:rsidRDefault="006217B5" w:rsidP="00433502">
      <w:pPr>
        <w:spacing w:line="480" w:lineRule="auto"/>
        <w:ind w:firstLine="720"/>
      </w:pPr>
      <w:r w:rsidRPr="002C5330">
        <w:t>Given the examples we identified in U.S. assessments for expanding assessment models</w:t>
      </w:r>
      <w:r w:rsidR="00AB3BC1">
        <w:t xml:space="preserve"> to include more ecosystem considerations</w:t>
      </w:r>
      <w:r w:rsidRPr="002C5330">
        <w:t xml:space="preserve">, an important next step </w:t>
      </w:r>
      <w:r w:rsidR="00AB3BC1">
        <w:t>will be</w:t>
      </w:r>
      <w:r w:rsidRPr="002C5330">
        <w:t xml:space="preserve"> to identify how and when </w:t>
      </w:r>
      <w:r w:rsidR="00AB3BC1">
        <w:t xml:space="preserve">to include ecosystem </w:t>
      </w:r>
      <w:r w:rsidR="00DE2DD9">
        <w:t>data</w:t>
      </w:r>
      <w:r w:rsidR="002C5330" w:rsidRPr="002C5330">
        <w:t xml:space="preserve">.  </w:t>
      </w:r>
      <w:r w:rsidR="00AB3BC1">
        <w:t>I</w:t>
      </w:r>
      <w:r w:rsidR="002C5330" w:rsidRPr="002C5330">
        <w:t>ncluding additiona</w:t>
      </w:r>
      <w:r w:rsidRPr="002C5330">
        <w:t>l</w:t>
      </w:r>
      <w:r w:rsidR="00AB3BC1">
        <w:t xml:space="preserve"> 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ins w:id="232" w:author="Microsoft Office User" w:date="2018-01-13T19:56:00Z">
        <w:r w:rsidR="001F49D0">
          <w:rPr>
            <w:noProof/>
          </w:rPr>
          <w:t>(Punt et al. 2014)</w:t>
        </w:r>
      </w:ins>
      <w:del w:id="233" w:author="Microsoft Office User" w:date="2018-01-13T19:56:00Z">
        <w:r w:rsidR="002C5330" w:rsidRPr="001F49D0" w:rsidDel="001F49D0">
          <w:rPr>
            <w:noProof/>
          </w:rPr>
          <w:delText>(Punt et al. 2014)</w:delText>
        </w:r>
      </w:del>
      <w:r w:rsidRPr="002C5330">
        <w:fldChar w:fldCharType="end"/>
      </w:r>
      <w:r w:rsidR="002C5330" w:rsidRPr="002C5330">
        <w:t xml:space="preserve">.  </w:t>
      </w:r>
      <w:r w:rsidR="002C5330">
        <w:t xml:space="preserve">However, </w:t>
      </w:r>
      <w:r w:rsidR="00AB3BC1">
        <w:t xml:space="preserve">a risk analysis and prioritization framework could be used to triage species most likely </w:t>
      </w:r>
      <w:r w:rsidR="00243C46">
        <w:t xml:space="preserve">to </w:t>
      </w:r>
      <w:r w:rsidR="00AB3BC1">
        <w:t xml:space="preserve">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2C5330">
        <w:t xml:space="preserve">(NOAA 2017) </w:t>
      </w:r>
      <w:r w:rsidR="00AB3BC1">
        <w:t>recommends</w:t>
      </w:r>
      <w:r w:rsidR="002C5330">
        <w:t xml:space="preserve"> a very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AB3BC1">
        <w:t>candidates</w:t>
      </w:r>
      <w:r w:rsidR="002C5330">
        <w:t xml:space="preserve"> for expanding assessments. </w:t>
      </w:r>
    </w:p>
    <w:p w14:paraId="5A9F6B9C" w14:textId="06ADF2B5" w:rsidR="00F5589F" w:rsidRDefault="002C5330" w:rsidP="00363E8E">
      <w:pPr>
        <w:spacing w:line="480" w:lineRule="auto"/>
        <w:ind w:firstLine="720"/>
        <w:contextualSpacing/>
      </w:pPr>
      <w:r>
        <w:t xml:space="preserve">Governance and institutional challenges are often referred to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ins w:id="234" w:author="Microsoft Office User" w:date="2018-01-13T19:56:00Z">
        <w:r w:rsidR="001F49D0">
          <w:rPr>
            <w:noProof/>
          </w:rPr>
          <w:t>(Bundy et al. 2008; R. Hilborn, Orensanz, and Parma 2005; Olsson, Folke, and Hughes 2008)</w:t>
        </w:r>
      </w:ins>
      <w:del w:id="235" w:author="Microsoft Office User" w:date="2018-01-13T19:56:00Z">
        <w:r w:rsidR="00CD47D7" w:rsidRPr="001F49D0" w:rsidDel="001F49D0">
          <w:rPr>
            <w:noProof/>
          </w:rPr>
          <w:delText>(Bundy et al. 2008; R. Hilborn, Orensanz, and Parma 2005; Olsson, Folke, and Hughes 2008)</w:delText>
        </w:r>
      </w:del>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ins w:id="236" w:author="Microsoft Office User" w:date="2018-01-13T19:56:00Z">
        <w:r w:rsidR="001F49D0">
          <w:rPr>
            <w:noProof/>
          </w:rPr>
          <w:t>(Ray Hilborn 2011)</w:t>
        </w:r>
      </w:ins>
      <w:del w:id="237" w:author="Microsoft Office User" w:date="2018-01-13T19:56:00Z">
        <w:r w:rsidR="00CD47D7" w:rsidRPr="001F49D0" w:rsidDel="001F49D0">
          <w:rPr>
            <w:noProof/>
          </w:rPr>
          <w:delText>(Ray Hilborn 2011)</w:delText>
        </w:r>
      </w:del>
      <w:r w:rsidR="00CD47D7">
        <w:fldChar w:fldCharType="end"/>
      </w:r>
      <w:r w:rsidR="00CD47D7">
        <w:t xml:space="preserve">. </w:t>
      </w:r>
      <w:r w:rsidR="00795F6E">
        <w:t xml:space="preserve">Moreover, fisheries science has been strongly influenced by statistical inference, where the goal is to describe observed data with as simple a model as possible </w:t>
      </w:r>
      <w:r w:rsidR="00795F6E">
        <w:fldChar w:fldCharType="begin"/>
      </w:r>
      <w:r w:rsidR="00795F6E">
        <w:instrText xml:space="preserve"> ADDIN ZOTERO_ITEM CSL_CITATION {"citationID":"thSsk0OO","properties":{"formattedCitation":"(Kuparinen et al. 2012; Burnham and Anderson 1998)","plainCitation":"(Kuparinen et al. 2012; Burnham and Anderson 1998)"},"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ins w:id="238" w:author="Microsoft Office User" w:date="2018-01-13T19:56:00Z">
        <w:r w:rsidR="001F49D0">
          <w:rPr>
            <w:noProof/>
          </w:rPr>
          <w:t>(Kuparinen et al. 2012; Burnham and Anderson 1998)</w:t>
        </w:r>
      </w:ins>
      <w:del w:id="239" w:author="Microsoft Office User" w:date="2018-01-13T19:56:00Z">
        <w:r w:rsidR="00795F6E" w:rsidRPr="001F49D0" w:rsidDel="001F49D0">
          <w:rPr>
            <w:noProof/>
          </w:rPr>
          <w:delText>(Kuparinen et al. 2012; Burnham and Anderson 1998)</w:delText>
        </w:r>
      </w:del>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5E8E13D3" w14:textId="3E630DEC" w:rsidR="009D07C8" w:rsidRDefault="009908F3" w:rsidP="00906A69">
      <w:pPr>
        <w:spacing w:line="480" w:lineRule="auto"/>
        <w:ind w:firstLine="720"/>
        <w:contextualSpacing/>
      </w:pPr>
      <w:r>
        <w:lastRenderedPageBreak/>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t>Creativity r</w:t>
      </w:r>
      <w:r w:rsidR="00A14213">
        <w:t>esearch 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550B8B">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ins w:id="240" w:author="Microsoft Office User" w:date="2018-01-13T19:56:00Z">
        <w:r w:rsidR="001F49D0">
          <w:rPr>
            <w:noProof/>
          </w:rPr>
          <w:t>(Rasulzada 2014)</w:t>
        </w:r>
      </w:ins>
      <w:del w:id="241" w:author="Microsoft Office User" w:date="2018-01-13T19:56:00Z">
        <w:r w:rsidR="00550B8B" w:rsidRPr="001F49D0" w:rsidDel="001F49D0">
          <w:rPr>
            <w:noProof/>
          </w:rPr>
          <w:delText>(Rasulzada 2014)</w:delText>
        </w:r>
      </w:del>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87D97">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ins w:id="242" w:author="Microsoft Office User" w:date="2018-01-13T19:56:00Z">
        <w:r w:rsidR="001F49D0">
          <w:rPr>
            <w:noProof/>
          </w:rPr>
          <w:t>(Fredrickson 2004)</w:t>
        </w:r>
      </w:ins>
      <w:del w:id="243" w:author="Microsoft Office User" w:date="2018-01-13T19:56:00Z">
        <w:r w:rsidR="00887D97" w:rsidRPr="001F49D0" w:rsidDel="001F49D0">
          <w:rPr>
            <w:noProof/>
          </w:rPr>
          <w:delText>(Fredrickson 2004)</w:delText>
        </w:r>
      </w:del>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7B504D">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ins w:id="244" w:author="Microsoft Office User" w:date="2018-01-13T19:56:00Z">
        <w:r w:rsidR="001F49D0">
          <w:rPr>
            <w:noProof/>
          </w:rPr>
          <w:t>(Ford 1996)</w:t>
        </w:r>
      </w:ins>
      <w:del w:id="245" w:author="Microsoft Office User" w:date="2018-01-13T19:56:00Z">
        <w:r w:rsidR="007B504D" w:rsidRPr="001F49D0" w:rsidDel="001F49D0">
          <w:rPr>
            <w:noProof/>
          </w:rPr>
          <w:delText>(Ford 1996)</w:delText>
        </w:r>
      </w:del>
      <w:r w:rsidR="007B504D">
        <w:fldChar w:fldCharType="end"/>
      </w:r>
      <w:r w:rsidR="007B504D">
        <w:t>. Considering</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8E0FDD">
        <w:t>can provide some breathing room</w:t>
      </w:r>
      <w:r w:rsidR="00562146">
        <w:t xml:space="preserve"> from the </w:t>
      </w:r>
      <w:r w:rsidR="008E0FDD">
        <w:t xml:space="preserve">management decisions on </w:t>
      </w:r>
      <w:r w:rsidR="00562146">
        <w:t>catch-levels</w:t>
      </w:r>
      <w:r w:rsidR="008E0FDD">
        <w:t xml:space="preserve">. Including ecosystem scientists on assessment teams is another way to encourage broader ecosystem considerations.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w:t>
      </w:r>
      <w:proofErr w:type="spellStart"/>
      <w:r w:rsidR="008E0FDD">
        <w:t>eg</w:t>
      </w:r>
      <w:proofErr w:type="spellEnd"/>
      <w:r w:rsidR="008E0FDD">
        <w:t>. Pacific Council, 2017, o</w:t>
      </w:r>
      <w:r w:rsidR="004150BB">
        <w:t>t</w:t>
      </w:r>
      <w:r w:rsidR="008E0FDD">
        <w:t>h</w:t>
      </w:r>
      <w:r w:rsidR="004150BB">
        <w:t>ers?)</w:t>
      </w:r>
      <w:r w:rsidR="008B0726">
        <w:t xml:space="preserve"> or explicitly require ecosystem factors to be considered.  For example, the 2014 butterfish assessment </w:t>
      </w:r>
      <w:commentRangeStart w:id="246"/>
      <w:r w:rsidR="008B0726">
        <w:t>included the following term of reference</w:t>
      </w:r>
      <w:commentRangeEnd w:id="246"/>
      <w:r w:rsidR="00906A69">
        <w:rPr>
          <w:rStyle w:val="CommentReference"/>
          <w:rFonts w:ascii="Times New Roman" w:hAnsi="Times New Roman"/>
        </w:rPr>
        <w:commentReference w:id="246"/>
      </w:r>
      <w:r w:rsidR="008B0726">
        <w:t>: “</w:t>
      </w:r>
      <w:r w:rsidR="00906A69">
        <w:t>3. Characterize oceanographic and habitat data as it pertains to butterfish distribution and availability. If possible, integrate the results into the stock assessment (TOR-5).”</w:t>
      </w:r>
    </w:p>
    <w:p w14:paraId="5A8B8834" w14:textId="2C7A881B" w:rsidR="00816842" w:rsidRDefault="00816842" w:rsidP="00A14213">
      <w:pPr>
        <w:spacing w:line="480" w:lineRule="auto"/>
        <w:ind w:firstLine="720"/>
        <w:contextualSpacing/>
      </w:pPr>
      <w:commentRangeStart w:id="247"/>
      <w:r>
        <w:t xml:space="preserve">One productive approach to expanding the use of ecosystem considerations in stock assessments is to develop separate “research” and “operational” tracks for stock assessments.  Research 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commentRangeEnd w:id="247"/>
      <w:r w:rsidR="007F4AB6">
        <w:rPr>
          <w:rStyle w:val="CommentReference"/>
          <w:rFonts w:ascii="Times New Roman" w:hAnsi="Times New Roman"/>
        </w:rPr>
        <w:commentReference w:id="247"/>
      </w:r>
    </w:p>
    <w:p w14:paraId="5ADCE470" w14:textId="6CBF6382" w:rsidR="004150BB" w:rsidRDefault="004150BB" w:rsidP="00A14213">
      <w:pPr>
        <w:spacing w:line="480" w:lineRule="auto"/>
        <w:ind w:firstLine="720"/>
        <w:contextualSpacing/>
      </w:pPr>
      <w:r>
        <w:t>Expanding stock assessments to include more consideration of fishery and ecosystem intera</w:t>
      </w:r>
      <w:r w:rsidR="007B504D">
        <w:t>c</w:t>
      </w:r>
      <w:r>
        <w:t>tions is only one way these considerations can influence the management pr</w:t>
      </w:r>
      <w:r w:rsidR="008E0FDD">
        <w:t>ocess.  Others may be equally or</w:t>
      </w:r>
      <w:r>
        <w:t xml:space="preserve"> more influential.  Stock assessments </w:t>
      </w:r>
      <w:r w:rsidR="00906A69">
        <w:t xml:space="preserve">estimate stock status relative to reference </w:t>
      </w:r>
      <w:r w:rsidR="00906A69">
        <w:lastRenderedPageBreak/>
        <w:t>points</w:t>
      </w:r>
      <w:r>
        <w:t xml:space="preserve">, which </w:t>
      </w:r>
      <w:r w:rsidR="00906A69">
        <w:t xml:space="preserve">in turn </w:t>
      </w:r>
      <w:r>
        <w:t xml:space="preserve">influences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ins w:id="248" w:author="Microsoft Office User" w:date="2018-01-13T19:56:00Z">
        <w:r w:rsidR="001F49D0">
          <w:rPr>
            <w:noProof/>
          </w:rPr>
          <w:t>(e.g., Holsman et al. 2016; Patrick and Link 2015b; Punt et al. 2014)</w:t>
        </w:r>
      </w:ins>
      <w:del w:id="249" w:author="Microsoft Office User" w:date="2018-01-13T19:56:00Z">
        <w:r w:rsidR="007164AB" w:rsidRPr="001F49D0" w:rsidDel="001F49D0">
          <w:rPr>
            <w:noProof/>
          </w:rPr>
          <w:delText>(e.g., Holsman et al. 2016; Patrick and Link 2015b; Punt et al. 2014)</w:delText>
        </w:r>
      </w:del>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265DA0">
        <w:t xml:space="preserve">biophysical or human system </w:t>
      </w:r>
      <w:r w:rsidR="007164AB">
        <w:t xml:space="preserve">considerations </w:t>
      </w:r>
      <w:r w:rsidR="008E0FDD">
        <w:fldChar w:fldCharType="begin"/>
      </w:r>
      <w:r w:rsidR="00265DA0">
        <w:instrText xml:space="preserve"> ADDIN ZOTERO_ITEM CSL_CITATION {"citationID":"QMVFTKkU","properties":{"formattedCitation":"(Patrick and Link 2015b; Levin 2014)","plainCitation":"(Patrick and Link 2015b; Levin 2014)"},"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ins w:id="250" w:author="Microsoft Office User" w:date="2018-01-13T19:56:00Z">
        <w:r w:rsidR="001F49D0">
          <w:rPr>
            <w:noProof/>
          </w:rPr>
          <w:t>(Patrick and Link 2015b; Levin 2014)</w:t>
        </w:r>
      </w:ins>
      <w:del w:id="251" w:author="Microsoft Office User" w:date="2018-01-13T19:56:00Z">
        <w:r w:rsidR="00265DA0" w:rsidRPr="001F49D0" w:rsidDel="001F49D0">
          <w:rPr>
            <w:noProof/>
          </w:rPr>
          <w:delText>(Patrick and Link 2015b; Levin 2014)</w:delText>
        </w:r>
      </w:del>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69485458" w14:textId="7F1755DD" w:rsidR="00265DA0" w:rsidRPr="00161D89" w:rsidDel="001F49D0" w:rsidRDefault="0053165C">
      <w:pPr>
        <w:pStyle w:val="Bibliography"/>
        <w:rPr>
          <w:del w:id="252" w:author="Microsoft Office User" w:date="2018-01-13T19:56:00Z"/>
        </w:rPr>
      </w:pPr>
      <w:r>
        <w:fldChar w:fldCharType="begin"/>
      </w:r>
      <w:ins w:id="253" w:author="Microsoft Office User" w:date="2018-01-13T19:56:00Z">
        <w:r w:rsidR="001F49D0">
          <w:instrText xml:space="preserve"> ADDIN ZOTERO_BIBL {"custom":[]} CSL_BIBLIOGRAPHY </w:instrText>
        </w:r>
      </w:ins>
      <w:del w:id="254" w:author="Microsoft Office User" w:date="2018-01-13T19:56:00Z">
        <w:r w:rsidR="00795F6E" w:rsidDel="001F49D0">
          <w:delInstrText xml:space="preserve"> ADDIN ZOTERO_BIBL {"custom":[]} CSL_BIBLIOGRAPHY </w:delInstrText>
        </w:r>
      </w:del>
      <w:r>
        <w:fldChar w:fldCharType="separate"/>
      </w:r>
      <w:del w:id="255" w:author="Microsoft Office User" w:date="2018-01-13T19:56:00Z">
        <w:r w:rsidR="00265DA0" w:rsidRPr="00161D89" w:rsidDel="001F49D0">
          <w:delText xml:space="preserve">Arkema, Katie K., Sarah C. Abramson, and Bryan M. Dewsbury. 2006. “Marine Ecosystem-Based Management: From Characterization to Implementation.” </w:delText>
        </w:r>
        <w:r w:rsidR="00265DA0" w:rsidRPr="00161D89" w:rsidDel="001F49D0">
          <w:rPr>
            <w:i/>
            <w:iCs/>
          </w:rPr>
          <w:delText>Frontiers in Ecology and the Environment</w:delText>
        </w:r>
        <w:r w:rsidR="00265DA0" w:rsidRPr="00161D89" w:rsidDel="001F49D0">
          <w:delText xml:space="preserve"> 4 (10): 525–532.</w:delText>
        </w:r>
      </w:del>
    </w:p>
    <w:p w14:paraId="16D89095" w14:textId="78DCDBDE" w:rsidR="00265DA0" w:rsidRPr="00161D89" w:rsidDel="001F49D0" w:rsidRDefault="00265DA0">
      <w:pPr>
        <w:pStyle w:val="Bibliography"/>
        <w:rPr>
          <w:del w:id="256" w:author="Microsoft Office User" w:date="2018-01-13T19:56:00Z"/>
        </w:rPr>
      </w:pPr>
      <w:del w:id="257" w:author="Microsoft Office User" w:date="2018-01-13T19:56:00Z">
        <w:r w:rsidRPr="00161D89" w:rsidDel="001F49D0">
          <w:delText xml:space="preserve">Berkes, Fikret. 2012. “Implementing Ecosystem-Based Management: Evolution or Revolution?” </w:delText>
        </w:r>
        <w:r w:rsidRPr="00161D89" w:rsidDel="001F49D0">
          <w:rPr>
            <w:i/>
            <w:iCs/>
          </w:rPr>
          <w:delText>Fish and Fisheries</w:delText>
        </w:r>
        <w:r w:rsidRPr="00161D89" w:rsidDel="001F49D0">
          <w:delText xml:space="preserve"> 13 (4): 465–76. doi:10.1111/j.1467-2979.2011.00452.x.</w:delText>
        </w:r>
      </w:del>
    </w:p>
    <w:p w14:paraId="0D2F6B17" w14:textId="51A600BF" w:rsidR="00265DA0" w:rsidRPr="00161D89" w:rsidDel="001F49D0" w:rsidRDefault="00265DA0">
      <w:pPr>
        <w:pStyle w:val="Bibliography"/>
        <w:rPr>
          <w:del w:id="258" w:author="Microsoft Office User" w:date="2018-01-13T19:56:00Z"/>
        </w:rPr>
      </w:pPr>
      <w:del w:id="259" w:author="Microsoft Office User" w:date="2018-01-13T19:56:00Z">
        <w:r w:rsidRPr="00161D89" w:rsidDel="001F49D0">
          <w:delText xml:space="preserve">Bundy, Alida, Ratana Chuenpagdee, Svein Jentoft, and Robin Mahon. 2008. “If Science Is Not the Answer, What Is? An Alternative Governance Model for the World’s Fisheries.” </w:delText>
        </w:r>
        <w:r w:rsidRPr="00161D89" w:rsidDel="001F49D0">
          <w:rPr>
            <w:i/>
            <w:iCs/>
          </w:rPr>
          <w:delText>Frontiers in Ecology and the Environment</w:delText>
        </w:r>
        <w:r w:rsidRPr="00161D89" w:rsidDel="001F49D0">
          <w:delText xml:space="preserve"> 6 (3): 152–155.</w:delText>
        </w:r>
      </w:del>
    </w:p>
    <w:p w14:paraId="6F2C055A" w14:textId="690AAA77" w:rsidR="00265DA0" w:rsidRPr="00161D89" w:rsidDel="001F49D0" w:rsidRDefault="00265DA0">
      <w:pPr>
        <w:pStyle w:val="Bibliography"/>
        <w:rPr>
          <w:del w:id="260" w:author="Microsoft Office User" w:date="2018-01-13T19:56:00Z"/>
        </w:rPr>
      </w:pPr>
      <w:del w:id="261" w:author="Microsoft Office User" w:date="2018-01-13T19:56:00Z">
        <w:r w:rsidRPr="00161D89" w:rsidDel="001F49D0">
          <w:delText xml:space="preserve">Burnham, K.P., and D.R. Anderson. 1998. </w:delText>
        </w:r>
        <w:r w:rsidRPr="00161D89" w:rsidDel="001F49D0">
          <w:rPr>
            <w:i/>
            <w:iCs/>
          </w:rPr>
          <w:delText>Model Selection and Inference: A Practical Information-Theoretic Approach</w:delText>
        </w:r>
        <w:r w:rsidRPr="00161D89" w:rsidDel="001F49D0">
          <w:delText>. New York: Springer-Verlag.</w:delText>
        </w:r>
      </w:del>
    </w:p>
    <w:p w14:paraId="06D65026" w14:textId="3ECA7DCF" w:rsidR="00265DA0" w:rsidRPr="00161D89" w:rsidDel="001F49D0" w:rsidRDefault="00265DA0">
      <w:pPr>
        <w:pStyle w:val="Bibliography"/>
        <w:rPr>
          <w:del w:id="262" w:author="Microsoft Office User" w:date="2018-01-13T19:56:00Z"/>
        </w:rPr>
      </w:pPr>
      <w:del w:id="263" w:author="Microsoft Office User" w:date="2018-01-13T19:56:00Z">
        <w:r w:rsidRPr="00161D89" w:rsidDel="001F49D0">
          <w:delText xml:space="preserve">Christie, Patrick, David L. Fluharty, Alan T. White, Liza Eisma-Osorio, and William Jatulan. 2007. “Assessing the Feasibility of Ecosystem-Based Fisheries Management in Tropical Contexts.” </w:delText>
        </w:r>
        <w:r w:rsidRPr="00161D89" w:rsidDel="001F49D0">
          <w:rPr>
            <w:i/>
            <w:iCs/>
          </w:rPr>
          <w:delText>Marine Policy</w:delText>
        </w:r>
        <w:r w:rsidRPr="00161D89" w:rsidDel="001F49D0">
          <w:delText xml:space="preserve"> 31 (3): 239–50. doi:10.1016/j.marpol.2006.08.001.</w:delText>
        </w:r>
      </w:del>
    </w:p>
    <w:p w14:paraId="66CD7E6B" w14:textId="30987E62" w:rsidR="00265DA0" w:rsidRPr="00161D89" w:rsidDel="001F49D0" w:rsidRDefault="00265DA0">
      <w:pPr>
        <w:pStyle w:val="Bibliography"/>
        <w:rPr>
          <w:del w:id="264" w:author="Microsoft Office User" w:date="2018-01-13T19:56:00Z"/>
        </w:rPr>
      </w:pPr>
      <w:del w:id="265" w:author="Microsoft Office User" w:date="2018-01-13T19:56:00Z">
        <w:r w:rsidRPr="00161D89" w:rsidDel="001F49D0">
          <w:delText xml:space="preserve">Cowan, James H., Jake C. Rice, Carl J. Walters, Ray Hilborn, Timothy E. Essington, John W. Day, and Kevin M. Boswell. 2012. “Challenges for Implementing an Ecosystem Approach to Fisheries Management.” </w:delText>
        </w:r>
        <w:r w:rsidRPr="00161D89" w:rsidDel="001F49D0">
          <w:rPr>
            <w:i/>
            <w:iCs/>
          </w:rPr>
          <w:delText>Marine and Coastal Fisheries</w:delText>
        </w:r>
        <w:r w:rsidRPr="00161D89" w:rsidDel="001F49D0">
          <w:delText xml:space="preserve"> 4 (1): 496–510. doi:10.1080/19425120.2012.690825.</w:delText>
        </w:r>
      </w:del>
    </w:p>
    <w:p w14:paraId="7477CD0C" w14:textId="2B974323" w:rsidR="00265DA0" w:rsidRPr="00161D89" w:rsidDel="001F49D0" w:rsidRDefault="00265DA0">
      <w:pPr>
        <w:pStyle w:val="Bibliography"/>
        <w:rPr>
          <w:del w:id="266" w:author="Microsoft Office User" w:date="2018-01-13T19:56:00Z"/>
        </w:rPr>
      </w:pPr>
      <w:del w:id="267" w:author="Microsoft Office User" w:date="2018-01-13T19:56:00Z">
        <w:r w:rsidRPr="00161D89" w:rsidDel="001F49D0">
          <w:delText xml:space="preserve">Dickey-Collas, M., G. H. Engelhard, A. Rindorf, K. Raab, S. Smout, G. Aarts, M. van Deurs, et al. 2013. “Ecosystem-Based Management Objectives for the North Sea: Riding the Forage Fish Rollercoaster.” </w:delText>
        </w:r>
        <w:r w:rsidRPr="00161D89" w:rsidDel="001F49D0">
          <w:rPr>
            <w:i/>
            <w:iCs/>
          </w:rPr>
          <w:delText>ICES Journal of Marine Science</w:delText>
        </w:r>
        <w:r w:rsidRPr="00161D89" w:rsidDel="001F49D0">
          <w:delText>. doi:10.1093/icesjms/fst075.</w:delText>
        </w:r>
      </w:del>
    </w:p>
    <w:p w14:paraId="33024111" w14:textId="64A2A403" w:rsidR="00265DA0" w:rsidRPr="00161D89" w:rsidDel="001F49D0" w:rsidRDefault="00265DA0">
      <w:pPr>
        <w:pStyle w:val="Bibliography"/>
        <w:rPr>
          <w:del w:id="268" w:author="Microsoft Office User" w:date="2018-01-13T19:56:00Z"/>
        </w:rPr>
      </w:pPr>
      <w:del w:id="269" w:author="Microsoft Office User" w:date="2018-01-13T19:56:00Z">
        <w:r w:rsidRPr="00161D89" w:rsidDel="001F49D0">
          <w:delText xml:space="preserve">Directive, Marine Strategy Framework. 2008. “Directive 2008/56/EC of the European Parliament and of the Council of 17 June 2008 Establishing a Framework for Community Action in the Field of Marine Environmental Policy.” </w:delText>
        </w:r>
        <w:r w:rsidRPr="00161D89" w:rsidDel="001F49D0">
          <w:rPr>
            <w:i/>
            <w:iCs/>
          </w:rPr>
          <w:delText>Official Journal of the European Union L</w:delText>
        </w:r>
        <w:r w:rsidRPr="00161D89" w:rsidDel="001F49D0">
          <w:delText xml:space="preserve"> 164: 19–40.</w:delText>
        </w:r>
      </w:del>
    </w:p>
    <w:p w14:paraId="7886FED1" w14:textId="7797FECD" w:rsidR="00265DA0" w:rsidRPr="00161D89" w:rsidDel="001F49D0" w:rsidRDefault="00265DA0">
      <w:pPr>
        <w:pStyle w:val="Bibliography"/>
        <w:rPr>
          <w:del w:id="270" w:author="Microsoft Office User" w:date="2018-01-13T19:56:00Z"/>
        </w:rPr>
      </w:pPr>
      <w:del w:id="271" w:author="Microsoft Office User" w:date="2018-01-13T19:56:00Z">
        <w:r w:rsidRPr="00161D89" w:rsidDel="001F49D0">
          <w:delText>Essington, T. E., P. S. Levin, K.N. Marshall, L. E. Koehn, L.G. Anderson, A. Bundy, Courtney Carothers, et al. 2016. “Building Effective Fishery Ecosystem Plans: A Report from the Lenfest Fishery Ecosystem Task Force.” Washington, D.C.: Lenfest Ocean Program.</w:delText>
        </w:r>
      </w:del>
    </w:p>
    <w:p w14:paraId="6DEA895D" w14:textId="4FF2D998" w:rsidR="00265DA0" w:rsidRPr="00161D89" w:rsidDel="001F49D0" w:rsidRDefault="00265DA0">
      <w:pPr>
        <w:pStyle w:val="Bibliography"/>
        <w:rPr>
          <w:del w:id="272" w:author="Microsoft Office User" w:date="2018-01-13T19:56:00Z"/>
        </w:rPr>
      </w:pPr>
      <w:del w:id="273" w:author="Microsoft Office User" w:date="2018-01-13T19:56:00Z">
        <w:r w:rsidRPr="00161D89" w:rsidDel="001F49D0">
          <w:delText xml:space="preserve">Essington, T. E., P. E. Moriarty, H. E. Froehlich, E. E. Hodgson, L. E. Koehn, K. L. Oken, M. C. Siple, and C. C. Stawitz. 2015. “Fishing Amplifies Forage Fish Population Collapses.” </w:delText>
        </w:r>
        <w:r w:rsidRPr="00161D89" w:rsidDel="001F49D0">
          <w:rPr>
            <w:i/>
            <w:iCs/>
          </w:rPr>
          <w:delText>Proc Natl Acad Sci U S A</w:delText>
        </w:r>
        <w:r w:rsidRPr="00161D89" w:rsidDel="001F49D0">
          <w:delText xml:space="preserve"> 112 (21): 6648–52. doi:10.1073/pnas.1422020112.</w:delText>
        </w:r>
      </w:del>
    </w:p>
    <w:p w14:paraId="59A4B549" w14:textId="55409C33" w:rsidR="00265DA0" w:rsidRPr="00161D89" w:rsidDel="001F49D0" w:rsidRDefault="00265DA0">
      <w:pPr>
        <w:pStyle w:val="Bibliography"/>
        <w:rPr>
          <w:del w:id="274" w:author="Microsoft Office User" w:date="2018-01-13T19:56:00Z"/>
        </w:rPr>
      </w:pPr>
      <w:del w:id="275" w:author="Microsoft Office User" w:date="2018-01-13T19:56:00Z">
        <w:r w:rsidRPr="00161D89" w:rsidDel="001F49D0">
          <w:delText>FAO. 2003. “Fisheries Management. 2. The Ecosystem Approach to Fisheries.” 4 Suppl. 2. FAO Technical Guidelines for Responsible Fisheries. Rome, Italy.</w:delText>
        </w:r>
      </w:del>
    </w:p>
    <w:p w14:paraId="1ECB9F24" w14:textId="7F846A99" w:rsidR="00265DA0" w:rsidRPr="00161D89" w:rsidDel="001F49D0" w:rsidRDefault="00265DA0">
      <w:pPr>
        <w:pStyle w:val="Bibliography"/>
        <w:rPr>
          <w:del w:id="276" w:author="Microsoft Office User" w:date="2018-01-13T19:56:00Z"/>
        </w:rPr>
      </w:pPr>
      <w:del w:id="277" w:author="Microsoft Office User" w:date="2018-01-13T19:56:00Z">
        <w:r w:rsidRPr="00161D89" w:rsidDel="001F49D0">
          <w:delText xml:space="preserve">Ford, Cameron M. 1996. “A Theory of Individual Creative Action in Multiple Social Domains.” </w:delText>
        </w:r>
        <w:r w:rsidRPr="00161D89" w:rsidDel="001F49D0">
          <w:rPr>
            <w:i/>
            <w:iCs/>
          </w:rPr>
          <w:delText>Academy of Management Review</w:delText>
        </w:r>
        <w:r w:rsidRPr="00161D89" w:rsidDel="001F49D0">
          <w:delText xml:space="preserve"> 21 (4): 1112–1142.</w:delText>
        </w:r>
      </w:del>
    </w:p>
    <w:p w14:paraId="04A4F7F5" w14:textId="1D2F4C1A" w:rsidR="00265DA0" w:rsidRPr="00161D89" w:rsidDel="001F49D0" w:rsidRDefault="00265DA0">
      <w:pPr>
        <w:pStyle w:val="Bibliography"/>
        <w:rPr>
          <w:del w:id="278" w:author="Microsoft Office User" w:date="2018-01-13T19:56:00Z"/>
        </w:rPr>
      </w:pPr>
      <w:del w:id="279" w:author="Microsoft Office User" w:date="2018-01-13T19:56:00Z">
        <w:r w:rsidRPr="00161D89" w:rsidDel="001F49D0">
          <w:delText xml:space="preserve">Fredrickson, Barbara L. 2004. “The Broaden-and-Build Theory of Positive Emotions.” </w:delText>
        </w:r>
        <w:r w:rsidRPr="00161D89" w:rsidDel="001F49D0">
          <w:rPr>
            <w:i/>
            <w:iCs/>
          </w:rPr>
          <w:delText>Philosophical Transactions of the Royal Society B: Biological Sciences</w:delText>
        </w:r>
        <w:r w:rsidRPr="00161D89" w:rsidDel="001F49D0">
          <w:delText xml:space="preserve"> 359 (1449): 1367.</w:delText>
        </w:r>
      </w:del>
    </w:p>
    <w:p w14:paraId="47C9173E" w14:textId="3546F011" w:rsidR="00265DA0" w:rsidRPr="00161D89" w:rsidDel="001F49D0" w:rsidRDefault="00265DA0">
      <w:pPr>
        <w:pStyle w:val="Bibliography"/>
        <w:rPr>
          <w:del w:id="280" w:author="Microsoft Office User" w:date="2018-01-13T19:56:00Z"/>
        </w:rPr>
      </w:pPr>
      <w:del w:id="281" w:author="Microsoft Office User" w:date="2018-01-13T19:56:00Z">
        <w:r w:rsidRPr="00161D89" w:rsidDel="001F49D0">
          <w:delText xml:space="preserve">Hilborn, R., J.M. Orensanz, and A.M. Parma. 2005. “Institutions, Incentives and the Future of Fisheries.” </w:delText>
        </w:r>
        <w:r w:rsidRPr="00161D89" w:rsidDel="001F49D0">
          <w:rPr>
            <w:i/>
            <w:iCs/>
          </w:rPr>
          <w:delText>Philosophical Transactions of the Royal Society of London, Series B: Biological Sciences</w:delText>
        </w:r>
        <w:r w:rsidRPr="00161D89" w:rsidDel="001F49D0">
          <w:delText xml:space="preserve"> 360: 47–57.</w:delText>
        </w:r>
      </w:del>
    </w:p>
    <w:p w14:paraId="088D89EE" w14:textId="30FE3CE1" w:rsidR="00265DA0" w:rsidRPr="00161D89" w:rsidDel="001F49D0" w:rsidRDefault="00265DA0">
      <w:pPr>
        <w:pStyle w:val="Bibliography"/>
        <w:rPr>
          <w:del w:id="282" w:author="Microsoft Office User" w:date="2018-01-13T19:56:00Z"/>
        </w:rPr>
      </w:pPr>
      <w:del w:id="283" w:author="Microsoft Office User" w:date="2018-01-13T19:56:00Z">
        <w:r w:rsidRPr="00161D89" w:rsidDel="001F49D0">
          <w:delText xml:space="preserve">Hilborn, Ray. 2011. “Future Directions in Ecosystem Based Fisheries Management: A Personal Perspective.” </w:delText>
        </w:r>
        <w:r w:rsidRPr="00161D89" w:rsidDel="001F49D0">
          <w:rPr>
            <w:i/>
            <w:iCs/>
          </w:rPr>
          <w:delText>Fisheries Research</w:delText>
        </w:r>
        <w:r w:rsidRPr="00161D89" w:rsidDel="001F49D0">
          <w:delText xml:space="preserve"> 108 (2): 235–239.</w:delText>
        </w:r>
      </w:del>
    </w:p>
    <w:p w14:paraId="38F13239" w14:textId="495B4F19" w:rsidR="00265DA0" w:rsidRPr="00161D89" w:rsidDel="001F49D0" w:rsidRDefault="00265DA0">
      <w:pPr>
        <w:pStyle w:val="Bibliography"/>
        <w:rPr>
          <w:del w:id="284" w:author="Microsoft Office User" w:date="2018-01-13T19:56:00Z"/>
        </w:rPr>
      </w:pPr>
      <w:del w:id="285" w:author="Microsoft Office User" w:date="2018-01-13T19:56:00Z">
        <w:r w:rsidRPr="00161D89" w:rsidDel="001F49D0">
          <w:delText xml:space="preserve">Holsman, Kirstin K., James Ianelli, Kerim Aydin, Andre E. Punt, and Elizabeth A. Moffitt. 2016. “A Comparison of Fisheries Biological Reference Points Estimated from Temperature-Specific Multi-Species and Single-Species Climate-Enhanced Stock Assessment Models.” </w:delText>
        </w:r>
        <w:r w:rsidRPr="00161D89" w:rsidDel="001F49D0">
          <w:rPr>
            <w:i/>
            <w:iCs/>
          </w:rPr>
          <w:delText>Deep-Sea Research Part Ii-Topical Studies in Oceanography</w:delText>
        </w:r>
        <w:r w:rsidRPr="00161D89" w:rsidDel="001F49D0">
          <w:delText xml:space="preserve"> 134 (December): 360–78. doi:10.1016/j.dsr2.2015.08.001.</w:delText>
        </w:r>
      </w:del>
    </w:p>
    <w:p w14:paraId="1820887B" w14:textId="71129692" w:rsidR="00265DA0" w:rsidRPr="00161D89" w:rsidDel="001F49D0" w:rsidRDefault="00265DA0">
      <w:pPr>
        <w:pStyle w:val="Bibliography"/>
        <w:rPr>
          <w:del w:id="286" w:author="Microsoft Office User" w:date="2018-01-13T19:56:00Z"/>
        </w:rPr>
      </w:pPr>
      <w:del w:id="287" w:author="Microsoft Office User" w:date="2018-01-13T19:56:00Z">
        <w:r w:rsidRPr="00161D89" w:rsidDel="001F49D0">
          <w:delText xml:space="preserve">Im, Subin, Mitzi M. Montoya, and John P. Workman. 2013. “Antecedents and Consequences of Creativity in Product Innovation Teams.” </w:delText>
        </w:r>
        <w:r w:rsidRPr="00161D89" w:rsidDel="001F49D0">
          <w:rPr>
            <w:i/>
            <w:iCs/>
          </w:rPr>
          <w:delText>Journal of Product Innovation Management</w:delText>
        </w:r>
        <w:r w:rsidRPr="00161D89" w:rsidDel="001F49D0">
          <w:delText xml:space="preserve"> 30 (1): 170–185.</w:delText>
        </w:r>
      </w:del>
    </w:p>
    <w:p w14:paraId="33208D02" w14:textId="66B83F8D" w:rsidR="00265DA0" w:rsidRPr="00161D89" w:rsidDel="001F49D0" w:rsidRDefault="00265DA0">
      <w:pPr>
        <w:pStyle w:val="Bibliography"/>
        <w:rPr>
          <w:del w:id="288" w:author="Microsoft Office User" w:date="2018-01-13T19:56:00Z"/>
        </w:rPr>
      </w:pPr>
      <w:del w:id="289" w:author="Microsoft Office User" w:date="2018-01-13T19:56:00Z">
        <w:r w:rsidRPr="00161D89" w:rsidDel="001F49D0">
          <w:delText xml:space="preserve">Kuparinen, Anna, Samu Mäntyniemi, Jeffrey A. Hutchings, and Sakari Kuikka. 2012. “Increasing Biological Realism of Fisheries Stock Assessment: Towards Hierarchical Bayesian Methods.” </w:delText>
        </w:r>
        <w:r w:rsidRPr="00161D89" w:rsidDel="001F49D0">
          <w:rPr>
            <w:i/>
            <w:iCs/>
          </w:rPr>
          <w:delText>Environmental Reviews</w:delText>
        </w:r>
        <w:r w:rsidRPr="00161D89" w:rsidDel="001F49D0">
          <w:delText xml:space="preserve"> 20 (2): 135–51. doi:10.1139/a2012-006.</w:delText>
        </w:r>
      </w:del>
    </w:p>
    <w:p w14:paraId="02CE53A8" w14:textId="47ECDB04" w:rsidR="00265DA0" w:rsidRPr="00161D89" w:rsidDel="001F49D0" w:rsidRDefault="00265DA0">
      <w:pPr>
        <w:pStyle w:val="Bibliography"/>
        <w:rPr>
          <w:del w:id="290" w:author="Microsoft Office User" w:date="2018-01-13T19:56:00Z"/>
        </w:rPr>
      </w:pPr>
      <w:del w:id="291" w:author="Microsoft Office User" w:date="2018-01-13T19:56:00Z">
        <w:r w:rsidRPr="00161D89" w:rsidDel="001F49D0">
          <w:delText xml:space="preserve">Leslie, Heather, Leila Sievanen, Tara Gancos Crawford, Rebecca Gruby, H. Cristina Villanueva-Aznar, and Lisa M. Campbell. 2015. “Learning from Ecosystem-Based Management in Practice.” </w:delText>
        </w:r>
        <w:r w:rsidRPr="00161D89" w:rsidDel="001F49D0">
          <w:rPr>
            <w:i/>
            <w:iCs/>
          </w:rPr>
          <w:delText>Coastal Management</w:delText>
        </w:r>
        <w:r w:rsidRPr="00161D89" w:rsidDel="001F49D0">
          <w:delText xml:space="preserve"> 43 (5): 471–97. doi:10.1080/08920753.2015.1051424.</w:delText>
        </w:r>
      </w:del>
    </w:p>
    <w:p w14:paraId="406C03E9" w14:textId="48D04693" w:rsidR="00265DA0" w:rsidRPr="00161D89" w:rsidDel="001F49D0" w:rsidRDefault="00265DA0">
      <w:pPr>
        <w:pStyle w:val="Bibliography"/>
        <w:rPr>
          <w:del w:id="292" w:author="Microsoft Office User" w:date="2018-01-13T19:56:00Z"/>
        </w:rPr>
      </w:pPr>
      <w:del w:id="293" w:author="Microsoft Office User" w:date="2018-01-13T19:56:00Z">
        <w:r w:rsidRPr="00161D89" w:rsidDel="001F49D0">
          <w:delText xml:space="preserve">Levin, Phillip S. 2014. “New Conservation for the Anthropocene Ocean.” </w:delText>
        </w:r>
        <w:r w:rsidRPr="00161D89" w:rsidDel="001F49D0">
          <w:rPr>
            <w:i/>
            <w:iCs/>
          </w:rPr>
          <w:delText>Conservation Letters</w:delText>
        </w:r>
        <w:r w:rsidRPr="00161D89" w:rsidDel="001F49D0">
          <w:delText>. http://onlinelibrary.wiley.com/doi/10.1111/conl.12108/abstract.</w:delText>
        </w:r>
      </w:del>
    </w:p>
    <w:p w14:paraId="0ADEDE1D" w14:textId="7D2A39D6" w:rsidR="00265DA0" w:rsidRPr="00161D89" w:rsidDel="001F49D0" w:rsidRDefault="00265DA0">
      <w:pPr>
        <w:pStyle w:val="Bibliography"/>
        <w:rPr>
          <w:del w:id="294" w:author="Microsoft Office User" w:date="2018-01-13T19:56:00Z"/>
        </w:rPr>
      </w:pPr>
      <w:del w:id="295" w:author="Microsoft Office User" w:date="2018-01-13T19:56:00Z">
        <w:r w:rsidRPr="00161D89" w:rsidDel="001F49D0">
          <w:delText xml:space="preserve">Mace, Pamela M. 2001. “A New Role for MSY in Single-Species and Ecosystem Approaches to Fisheries Stock Assessment and Management.” </w:delText>
        </w:r>
        <w:r w:rsidRPr="00161D89" w:rsidDel="001F49D0">
          <w:rPr>
            <w:i/>
            <w:iCs/>
          </w:rPr>
          <w:delText>Fish and Fisheries</w:delText>
        </w:r>
        <w:r w:rsidRPr="00161D89" w:rsidDel="001F49D0">
          <w:delText xml:space="preserve"> 2 (1): 2–32.</w:delText>
        </w:r>
      </w:del>
    </w:p>
    <w:p w14:paraId="22FBA833" w14:textId="3997B446" w:rsidR="00265DA0" w:rsidRPr="00161D89" w:rsidDel="001F49D0" w:rsidRDefault="00265DA0">
      <w:pPr>
        <w:pStyle w:val="Bibliography"/>
        <w:rPr>
          <w:del w:id="296" w:author="Microsoft Office User" w:date="2018-01-13T19:56:00Z"/>
        </w:rPr>
      </w:pPr>
      <w:del w:id="297" w:author="Microsoft Office User" w:date="2018-01-13T19:56:00Z">
        <w:r w:rsidRPr="00161D89" w:rsidDel="001F49D0">
          <w:delText xml:space="preserve">Maunder, M.N., and G. M. Watters. 2003. “A General Framework for Integrating Environmental Time Series into Stock Assessment Models: Model Descriptions, Simulation Testing and Example.” </w:delText>
        </w:r>
        <w:r w:rsidRPr="00161D89" w:rsidDel="001F49D0">
          <w:rPr>
            <w:i/>
            <w:iCs/>
          </w:rPr>
          <w:delText>Fisheries Bulletin</w:delText>
        </w:r>
        <w:r w:rsidRPr="00161D89" w:rsidDel="001F49D0">
          <w:delText xml:space="preserve"> 101: 89–99.</w:delText>
        </w:r>
      </w:del>
    </w:p>
    <w:p w14:paraId="2B705FB4" w14:textId="67FD98A0" w:rsidR="00265DA0" w:rsidRPr="00161D89" w:rsidDel="001F49D0" w:rsidRDefault="00265DA0">
      <w:pPr>
        <w:pStyle w:val="Bibliography"/>
        <w:rPr>
          <w:del w:id="298" w:author="Microsoft Office User" w:date="2018-01-13T19:56:00Z"/>
        </w:rPr>
      </w:pPr>
      <w:del w:id="299" w:author="Microsoft Office User" w:date="2018-01-13T19:56:00Z">
        <w:r w:rsidRPr="00161D89" w:rsidDel="001F49D0">
          <w:delText xml:space="preserve">Methot, Richard D., and Chantell R. Wetzel. 2013. “Stock Synthesis: A Biological and Statistical Framework for Fish Stock Assessment and Fishery Management.” </w:delText>
        </w:r>
        <w:r w:rsidRPr="00161D89" w:rsidDel="001F49D0">
          <w:rPr>
            <w:i/>
            <w:iCs/>
          </w:rPr>
          <w:delText>Fisheries Research</w:delText>
        </w:r>
        <w:r w:rsidRPr="00161D89" w:rsidDel="001F49D0">
          <w:delText xml:space="preserve"> 142: 86–99.</w:delText>
        </w:r>
      </w:del>
    </w:p>
    <w:p w14:paraId="1114588E" w14:textId="7B01B9B7" w:rsidR="00265DA0" w:rsidRPr="00161D89" w:rsidDel="001F49D0" w:rsidRDefault="00265DA0">
      <w:pPr>
        <w:pStyle w:val="Bibliography"/>
        <w:rPr>
          <w:del w:id="300" w:author="Microsoft Office User" w:date="2018-01-13T19:56:00Z"/>
        </w:rPr>
      </w:pPr>
      <w:del w:id="301" w:author="Microsoft Office User" w:date="2018-01-13T19:56:00Z">
        <w:r w:rsidRPr="00161D89" w:rsidDel="001F49D0">
          <w:delText>NOAA. 2016. “NOAA Fisheries Ecosystem-Based Fisheries Management Road Map.” https://www.st.nmfs.noaa.gov/ecosystems/ebfm/creating-an-ebfm-management-policy.</w:delText>
        </w:r>
      </w:del>
    </w:p>
    <w:p w14:paraId="54960318" w14:textId="6EA161E9" w:rsidR="00265DA0" w:rsidRPr="00161D89" w:rsidDel="001F49D0" w:rsidRDefault="00265DA0">
      <w:pPr>
        <w:pStyle w:val="Bibliography"/>
        <w:rPr>
          <w:del w:id="302" w:author="Microsoft Office User" w:date="2018-01-13T19:56:00Z"/>
        </w:rPr>
      </w:pPr>
      <w:del w:id="303" w:author="Microsoft Office User" w:date="2018-01-13T19:56:00Z">
        <w:r w:rsidRPr="00161D89" w:rsidDel="001F49D0">
          <w:delText xml:space="preserve">Olsson, P., C. Folke, and T.P. Hughes. 2008. “Navigating the Transition to Ecystem-Based Management of the Great Barrier Reef, Australia.” </w:delText>
        </w:r>
        <w:r w:rsidRPr="00161D89" w:rsidDel="001F49D0">
          <w:rPr>
            <w:i/>
            <w:iCs/>
          </w:rPr>
          <w:delText>Proceedings of the National Academy of Science of the United States of America</w:delText>
        </w:r>
        <w:r w:rsidRPr="00161D89" w:rsidDel="001F49D0">
          <w:delText xml:space="preserve"> 105: 9489–94.</w:delText>
        </w:r>
      </w:del>
    </w:p>
    <w:p w14:paraId="1A01A2D0" w14:textId="1D723E5B" w:rsidR="00265DA0" w:rsidRPr="00161D89" w:rsidDel="001F49D0" w:rsidRDefault="00265DA0">
      <w:pPr>
        <w:pStyle w:val="Bibliography"/>
        <w:rPr>
          <w:del w:id="304" w:author="Microsoft Office User" w:date="2018-01-13T19:56:00Z"/>
        </w:rPr>
      </w:pPr>
      <w:del w:id="305" w:author="Microsoft Office User" w:date="2018-01-13T19:56:00Z">
        <w:r w:rsidRPr="00161D89" w:rsidDel="001F49D0">
          <w:delText xml:space="preserve">Patrick, Wesley S., and Jason S. Link. 2015a. “Myths That Continue to Impede Progress in Ecosystem-Based Fisheries Management.” </w:delText>
        </w:r>
        <w:r w:rsidRPr="00161D89" w:rsidDel="001F49D0">
          <w:rPr>
            <w:i/>
            <w:iCs/>
          </w:rPr>
          <w:delText>Fisheries</w:delText>
        </w:r>
        <w:r w:rsidRPr="00161D89" w:rsidDel="001F49D0">
          <w:delText xml:space="preserve"> 40 (4): 155–160.</w:delText>
        </w:r>
      </w:del>
    </w:p>
    <w:p w14:paraId="4BCFB90A" w14:textId="3FF202D6" w:rsidR="00265DA0" w:rsidRPr="00161D89" w:rsidDel="001F49D0" w:rsidRDefault="00265DA0">
      <w:pPr>
        <w:pStyle w:val="Bibliography"/>
        <w:rPr>
          <w:del w:id="306" w:author="Microsoft Office User" w:date="2018-01-13T19:56:00Z"/>
        </w:rPr>
      </w:pPr>
      <w:del w:id="307" w:author="Microsoft Office User" w:date="2018-01-13T19:56:00Z">
        <w:r w:rsidRPr="00161D89" w:rsidDel="001F49D0">
          <w:delText xml:space="preserve">———. 2015b. “Hidden in Plain Sight: Using Optimum Yield as a Policy Framework to Operationalize Ecosystem-Based Fisheries Management.” </w:delText>
        </w:r>
        <w:r w:rsidRPr="00161D89" w:rsidDel="001F49D0">
          <w:rPr>
            <w:i/>
            <w:iCs/>
          </w:rPr>
          <w:delText>Marine Policy</w:delText>
        </w:r>
        <w:r w:rsidRPr="00161D89" w:rsidDel="001F49D0">
          <w:delText xml:space="preserve"> 62 (December): 74–81. doi:10.1016/j.marpol.2015.08.014.</w:delText>
        </w:r>
      </w:del>
    </w:p>
    <w:p w14:paraId="7AFA864D" w14:textId="45644E0A" w:rsidR="00265DA0" w:rsidRPr="00161D89" w:rsidDel="001F49D0" w:rsidRDefault="00265DA0">
      <w:pPr>
        <w:pStyle w:val="Bibliography"/>
        <w:rPr>
          <w:del w:id="308" w:author="Microsoft Office User" w:date="2018-01-13T19:56:00Z"/>
        </w:rPr>
      </w:pPr>
      <w:del w:id="309" w:author="Microsoft Office User" w:date="2018-01-13T19:56:00Z">
        <w:r w:rsidRPr="00161D89" w:rsidDel="001F49D0">
          <w:delText>Pikitch, E. K., P.D. Boersma, I. L. Boyd, D. O. Conover, P. Cury, T.E. Essington, S. S. Heppell, et al. 2012. “Little Fish, Big Impact: Managing a Crucial Link in Ocean Food Webs.” Washington D.C.: Lenfest Ocean Program. http://www.oceanconservationsicence.org/foragefish.</w:delText>
        </w:r>
      </w:del>
    </w:p>
    <w:p w14:paraId="77FF37B9" w14:textId="6E19EA90" w:rsidR="00265DA0" w:rsidRPr="00161D89" w:rsidDel="001F49D0" w:rsidRDefault="00265DA0">
      <w:pPr>
        <w:pStyle w:val="Bibliography"/>
        <w:rPr>
          <w:del w:id="310" w:author="Microsoft Office User" w:date="2018-01-13T19:56:00Z"/>
        </w:rPr>
      </w:pPr>
      <w:del w:id="311" w:author="Microsoft Office User" w:date="2018-01-13T19:56:00Z">
        <w:r w:rsidRPr="00161D89" w:rsidDel="001F49D0">
          <w:delText xml:space="preserve">Pinsky, Malin L., and David Byler. 2015. “Fishing, Fast Growth and Climate Variability Increase the Risk of Collapse.” In </w:delText>
        </w:r>
        <w:r w:rsidRPr="00161D89" w:rsidDel="001F49D0">
          <w:rPr>
            <w:i/>
            <w:iCs/>
          </w:rPr>
          <w:delText>Proc. R. Soc. B</w:delText>
        </w:r>
        <w:r w:rsidRPr="00161D89" w:rsidDel="001F49D0">
          <w:delText>, 282:20151053. The Royal Society. http://rspb.royalsocietypublishing.org/content/282/1813/20151053.abstract.</w:delText>
        </w:r>
      </w:del>
    </w:p>
    <w:p w14:paraId="1509A8E0" w14:textId="0318F19D" w:rsidR="00265DA0" w:rsidRPr="00161D89" w:rsidDel="001F49D0" w:rsidRDefault="00265DA0">
      <w:pPr>
        <w:pStyle w:val="Bibliography"/>
        <w:rPr>
          <w:del w:id="312" w:author="Microsoft Office User" w:date="2018-01-13T19:56:00Z"/>
        </w:rPr>
      </w:pPr>
      <w:del w:id="313" w:author="Microsoft Office User" w:date="2018-01-13T19:56:00Z">
        <w:r w:rsidRPr="00161D89" w:rsidDel="001F49D0">
          <w:delText xml:space="preserve">Pitcher, Tony J., Daniela Kalikoski, Katherine Short, Divya Varkey, and Ganapathiraju Pramod. 2009. “An Evaluation of Progress in Implementing Ecosystem-Based Management of Fisheries in 33 Countries.” </w:delText>
        </w:r>
        <w:r w:rsidRPr="00161D89" w:rsidDel="001F49D0">
          <w:rPr>
            <w:i/>
            <w:iCs/>
          </w:rPr>
          <w:delText>Marine Policy</w:delText>
        </w:r>
        <w:r w:rsidRPr="00161D89" w:rsidDel="001F49D0">
          <w:delText xml:space="preserve"> 33 (2): 223–232.</w:delText>
        </w:r>
      </w:del>
    </w:p>
    <w:p w14:paraId="2EA045CF" w14:textId="0489BF03" w:rsidR="00265DA0" w:rsidRPr="00161D89" w:rsidDel="001F49D0" w:rsidRDefault="00265DA0">
      <w:pPr>
        <w:pStyle w:val="Bibliography"/>
        <w:rPr>
          <w:del w:id="314" w:author="Microsoft Office User" w:date="2018-01-13T19:56:00Z"/>
        </w:rPr>
      </w:pPr>
      <w:del w:id="315" w:author="Microsoft Office User" w:date="2018-01-13T19:56:00Z">
        <w:r w:rsidRPr="00161D89" w:rsidDel="001F49D0">
          <w:delTex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delText>
        </w:r>
        <w:r w:rsidRPr="00161D89" w:rsidDel="001F49D0">
          <w:rPr>
            <w:i/>
            <w:iCs/>
          </w:rPr>
          <w:delText>ICES Journal of Marine Science: Journal Du Conseil</w:delText>
        </w:r>
        <w:r w:rsidRPr="00161D89" w:rsidDel="001F49D0">
          <w:delText xml:space="preserve"> 71 (8): 2208–2220.</w:delText>
        </w:r>
      </w:del>
    </w:p>
    <w:p w14:paraId="55A2E506" w14:textId="1568EE33" w:rsidR="00265DA0" w:rsidRPr="00161D89" w:rsidDel="001F49D0" w:rsidRDefault="00265DA0">
      <w:pPr>
        <w:pStyle w:val="Bibliography"/>
        <w:rPr>
          <w:del w:id="316" w:author="Microsoft Office User" w:date="2018-01-13T19:56:00Z"/>
        </w:rPr>
      </w:pPr>
      <w:del w:id="317" w:author="Microsoft Office User" w:date="2018-01-13T19:56:00Z">
        <w:r w:rsidRPr="00161D89" w:rsidDel="001F49D0">
          <w:delText xml:space="preserve">Rasulzada, Farida. 2014. “Creativity at Work and Its Relation to Well-Being.” </w:delText>
        </w:r>
        <w:r w:rsidRPr="00161D89" w:rsidDel="001F49D0">
          <w:rPr>
            <w:i/>
            <w:iCs/>
          </w:rPr>
          <w:delText>Creativity Research: An Interdisciplinary and Multidisciplinary Research Handbook</w:delText>
        </w:r>
        <w:r w:rsidRPr="00161D89" w:rsidDel="001F49D0">
          <w:delText>, 171–190.</w:delText>
        </w:r>
      </w:del>
    </w:p>
    <w:p w14:paraId="6538F450" w14:textId="3A31D3BA" w:rsidR="00265DA0" w:rsidRPr="00161D89" w:rsidDel="001F49D0" w:rsidRDefault="00265DA0">
      <w:pPr>
        <w:pStyle w:val="Bibliography"/>
        <w:rPr>
          <w:del w:id="318" w:author="Microsoft Office User" w:date="2018-01-13T19:56:00Z"/>
        </w:rPr>
      </w:pPr>
      <w:del w:id="319" w:author="Microsoft Office User" w:date="2018-01-13T19:56:00Z">
        <w:r w:rsidRPr="00161D89" w:rsidDel="001F49D0">
          <w:delText xml:space="preserve">Skern-Mauritzen, Mette, Geir Ottersen, Nils Olav Handegard, Geir Huse, Gjert E. Dingsør, Nils C. Stenseth, and Olav S. Kjesbu. 2016. “Ecosystem Processes Are Rarely Included in Tactical Fisheries Management.” </w:delText>
        </w:r>
        <w:r w:rsidRPr="00161D89" w:rsidDel="001F49D0">
          <w:rPr>
            <w:i/>
            <w:iCs/>
          </w:rPr>
          <w:delText>Fish and Fisheries</w:delText>
        </w:r>
        <w:r w:rsidRPr="00161D89" w:rsidDel="001F49D0">
          <w:delText xml:space="preserve"> 17 (1): 165–75. doi:10.1111/faf.12111.</w:delText>
        </w:r>
      </w:del>
    </w:p>
    <w:p w14:paraId="550198CC" w14:textId="27929567" w:rsidR="00265DA0" w:rsidRPr="00161D89" w:rsidDel="001F49D0" w:rsidRDefault="00265DA0">
      <w:pPr>
        <w:pStyle w:val="Bibliography"/>
        <w:rPr>
          <w:del w:id="320" w:author="Microsoft Office User" w:date="2018-01-13T19:56:00Z"/>
        </w:rPr>
      </w:pPr>
      <w:del w:id="321" w:author="Microsoft Office User" w:date="2018-01-13T19:56:00Z">
        <w:r w:rsidRPr="00161D89" w:rsidDel="001F49D0">
          <w:delText xml:space="preserve">Smith, A. D., C. J. Brown, C. M. Bulman, E. A. Fulton, P. Johnson, I. C. Kaplan, H. Lozano-Montes, et al. 2011. “Impacts of Fishing Low-Trophic Level Species on Marine Ecosystems.” </w:delText>
        </w:r>
        <w:r w:rsidRPr="00161D89" w:rsidDel="001F49D0">
          <w:rPr>
            <w:i/>
            <w:iCs/>
          </w:rPr>
          <w:delText>Science</w:delText>
        </w:r>
        <w:r w:rsidRPr="00161D89" w:rsidDel="001F49D0">
          <w:delText xml:space="preserve"> 333 (6046): 1147–50. doi:10.1126/science.1209395.</w:delText>
        </w:r>
      </w:del>
    </w:p>
    <w:p w14:paraId="394FADFD" w14:textId="2CDD269E" w:rsidR="00265DA0" w:rsidRPr="00161D89" w:rsidDel="001F49D0" w:rsidRDefault="00265DA0">
      <w:pPr>
        <w:pStyle w:val="Bibliography"/>
        <w:rPr>
          <w:del w:id="322" w:author="Microsoft Office User" w:date="2018-01-13T19:56:00Z"/>
        </w:rPr>
      </w:pPr>
      <w:del w:id="323" w:author="Microsoft Office User" w:date="2018-01-13T19:56:00Z">
        <w:r w:rsidRPr="00161D89" w:rsidDel="001F49D0">
          <w:delText xml:space="preserve">Tallis, Heather, Phillip S. Levin, Mary Ruckelshaus, Sarah E. Lester, Karen L. McLeod, David L. Fluharty, and Benjamin S. Halpern. 2010. “The Many Faces of Ecosystem-Based Management: Making the Process Work Today in Real Places.” </w:delText>
        </w:r>
        <w:r w:rsidRPr="00161D89" w:rsidDel="001F49D0">
          <w:rPr>
            <w:i/>
            <w:iCs/>
          </w:rPr>
          <w:delText>Marine Policy</w:delText>
        </w:r>
        <w:r w:rsidRPr="00161D89" w:rsidDel="001F49D0">
          <w:delText xml:space="preserve"> 34 (2): 340–348.</w:delText>
        </w:r>
      </w:del>
    </w:p>
    <w:p w14:paraId="40D2A19F" w14:textId="794447C6" w:rsidR="00265DA0" w:rsidRPr="00161D89" w:rsidDel="001F49D0" w:rsidRDefault="00265DA0">
      <w:pPr>
        <w:pStyle w:val="Bibliography"/>
        <w:rPr>
          <w:del w:id="324" w:author="Microsoft Office User" w:date="2018-01-13T19:56:00Z"/>
        </w:rPr>
      </w:pPr>
      <w:del w:id="325" w:author="Microsoft Office User" w:date="2018-01-13T19:56:00Z">
        <w:r w:rsidRPr="00161D89" w:rsidDel="001F49D0">
          <w:delText>Young, C de, A Charles, and A Hjort. 2008. “Human Dimensions of the Ecosystem Approach to Fisheries: An Overview of Context, Concepts, Tools and Methods.” 489. FAO Fisheries Technical Paper. Rome: FAO.</w:delText>
        </w:r>
      </w:del>
    </w:p>
    <w:p w14:paraId="6B8F1B03" w14:textId="5324DDE3" w:rsidR="00265DA0" w:rsidRPr="00161D89" w:rsidDel="001F49D0" w:rsidRDefault="00265DA0">
      <w:pPr>
        <w:pStyle w:val="Bibliography"/>
        <w:rPr>
          <w:del w:id="326" w:author="Microsoft Office User" w:date="2018-01-13T19:56:00Z"/>
        </w:rPr>
      </w:pPr>
      <w:del w:id="327" w:author="Microsoft Office User" w:date="2018-01-13T19:56:00Z">
        <w:r w:rsidRPr="00161D89" w:rsidDel="001F49D0">
          <w:delText xml:space="preserve">Zador, Stephani G., Kirstin K. Holsman, Kerim Y. Aydin, and Sarah K. Gaichas. 2017. “Ecosystem Considerations in Alaska: The Value of Qualitative Assessments.” </w:delText>
        </w:r>
        <w:r w:rsidRPr="00161D89" w:rsidDel="001F49D0">
          <w:rPr>
            <w:i/>
            <w:iCs/>
          </w:rPr>
          <w:delText>ICES Journal of Marine Science</w:delText>
        </w:r>
        <w:r w:rsidRPr="00161D89" w:rsidDel="001F49D0">
          <w:delText xml:space="preserve"> 74 (1): 421–30. doi:10.1093/icesjms/fsw144.</w:delText>
        </w:r>
      </w:del>
    </w:p>
    <w:p w14:paraId="7FCA39F4" w14:textId="77777777" w:rsidR="00161D89" w:rsidRPr="00161D89" w:rsidRDefault="00161D89">
      <w:pPr>
        <w:pStyle w:val="Bibliography"/>
        <w:rPr>
          <w:ins w:id="328" w:author="Microsoft Office User" w:date="2018-01-13T20:03:00Z"/>
          <w:rFonts w:ascii="Times New Roman" w:eastAsia="Times New Roman" w:hAnsi="Times New Roman" w:cs="Times New Roman"/>
        </w:rPr>
        <w:pPrChange w:id="329" w:author="Microsoft Office User" w:date="2018-01-13T20:03:00Z">
          <w:pPr>
            <w:widowControl w:val="0"/>
            <w:autoSpaceDE w:val="0"/>
            <w:autoSpaceDN w:val="0"/>
            <w:adjustRightInd w:val="0"/>
          </w:pPr>
        </w:pPrChange>
      </w:pPr>
      <w:ins w:id="330" w:author="Microsoft Office User" w:date="2018-01-13T20:03:00Z">
        <w:r w:rsidRPr="00161D89">
          <w:rPr>
            <w:rFonts w:ascii="Times New Roman" w:eastAsia="Times New Roman" w:hAnsi="Times New Roman" w:cs="Times New Roman"/>
          </w:rPr>
          <w:t xml:space="preserve">Arkema, Katie K., Sarah C. Abramson, and Bryan M. Dewsbury. 2006. “Marine Ecosystem-Based Management: From Characterization to Implementation.” </w:t>
        </w:r>
        <w:r w:rsidRPr="00161D89">
          <w:rPr>
            <w:rFonts w:ascii="Times New Roman" w:eastAsia="Times New Roman" w:hAnsi="Times New Roman" w:cs="Times New Roman"/>
            <w:i/>
            <w:iCs/>
          </w:rPr>
          <w:t>Frontiers in Ecology and the Environment</w:t>
        </w:r>
        <w:r w:rsidRPr="00161D89">
          <w:rPr>
            <w:rFonts w:ascii="Times New Roman" w:eastAsia="Times New Roman" w:hAnsi="Times New Roman" w:cs="Times New Roman"/>
          </w:rPr>
          <w:t xml:space="preserve"> 4 (10):525–532.</w:t>
        </w:r>
      </w:ins>
    </w:p>
    <w:p w14:paraId="0C1E41A7" w14:textId="77777777" w:rsidR="00161D89" w:rsidRPr="00161D89" w:rsidRDefault="00161D89">
      <w:pPr>
        <w:pStyle w:val="Bibliography"/>
        <w:rPr>
          <w:ins w:id="331" w:author="Microsoft Office User" w:date="2018-01-13T20:03:00Z"/>
          <w:rFonts w:ascii="Times New Roman" w:eastAsia="Times New Roman" w:hAnsi="Times New Roman" w:cs="Times New Roman"/>
        </w:rPr>
        <w:pPrChange w:id="332" w:author="Microsoft Office User" w:date="2018-01-13T20:03:00Z">
          <w:pPr>
            <w:widowControl w:val="0"/>
            <w:autoSpaceDE w:val="0"/>
            <w:autoSpaceDN w:val="0"/>
            <w:adjustRightInd w:val="0"/>
          </w:pPr>
        </w:pPrChange>
      </w:pPr>
      <w:ins w:id="333" w:author="Microsoft Office User" w:date="2018-01-13T20:03:00Z">
        <w:r w:rsidRPr="00161D89">
          <w:rPr>
            <w:rFonts w:ascii="Times New Roman" w:eastAsia="Times New Roman" w:hAnsi="Times New Roman" w:cs="Times New Roman"/>
          </w:rPr>
          <w:t xml:space="preserve">Berkes, Fikret. 2012. “Implementing Ecosystem-Based Management: Evolution or Revolution?”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3 (4):465–76. https://doi.org/10.1111/j.1467-2979.2011.00452.x.</w:t>
        </w:r>
      </w:ins>
    </w:p>
    <w:p w14:paraId="7FC94874" w14:textId="77777777" w:rsidR="00161D89" w:rsidRPr="00161D89" w:rsidRDefault="00161D89">
      <w:pPr>
        <w:pStyle w:val="Bibliography"/>
        <w:rPr>
          <w:ins w:id="334" w:author="Microsoft Office User" w:date="2018-01-13T20:03:00Z"/>
          <w:rFonts w:ascii="Times New Roman" w:eastAsia="Times New Roman" w:hAnsi="Times New Roman" w:cs="Times New Roman"/>
        </w:rPr>
        <w:pPrChange w:id="335" w:author="Microsoft Office User" w:date="2018-01-13T20:03:00Z">
          <w:pPr>
            <w:widowControl w:val="0"/>
            <w:autoSpaceDE w:val="0"/>
            <w:autoSpaceDN w:val="0"/>
            <w:adjustRightInd w:val="0"/>
          </w:pPr>
        </w:pPrChange>
      </w:pPr>
      <w:ins w:id="336" w:author="Microsoft Office User" w:date="2018-01-13T20:03:00Z">
        <w:r w:rsidRPr="00161D89">
          <w:rPr>
            <w:rFonts w:ascii="Times New Roman" w:eastAsia="Times New Roman" w:hAnsi="Times New Roman" w:cs="Times New Roman"/>
          </w:rPr>
          <w:t>Biedron, Ingrid S., and Barbara A. Knuth. 2016. “Toward Shared Understandings of Ecosystem-Based Fisheries Management among Fishery Management Councils and Stakeholders in the U.S. Mid-</w:t>
        </w:r>
        <w:r w:rsidRPr="00161D89">
          <w:rPr>
            <w:rFonts w:ascii="Times New Roman" w:eastAsia="Times New Roman" w:hAnsi="Times New Roman" w:cs="Times New Roman"/>
          </w:rPr>
          <w:lastRenderedPageBreak/>
          <w:t xml:space="preserve">Atlantic and New England Region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70 (Supplement C):40–48. https://doi.org/10.1016/j.marpol.2016.04.010.</w:t>
        </w:r>
      </w:ins>
    </w:p>
    <w:p w14:paraId="67ED9176" w14:textId="77777777" w:rsidR="00161D89" w:rsidRPr="00161D89" w:rsidRDefault="00161D89">
      <w:pPr>
        <w:pStyle w:val="Bibliography"/>
        <w:rPr>
          <w:ins w:id="337" w:author="Microsoft Office User" w:date="2018-01-13T20:03:00Z"/>
          <w:rFonts w:ascii="Times New Roman" w:eastAsia="Times New Roman" w:hAnsi="Times New Roman" w:cs="Times New Roman"/>
        </w:rPr>
        <w:pPrChange w:id="338" w:author="Microsoft Office User" w:date="2018-01-13T20:03:00Z">
          <w:pPr>
            <w:widowControl w:val="0"/>
            <w:autoSpaceDE w:val="0"/>
            <w:autoSpaceDN w:val="0"/>
            <w:adjustRightInd w:val="0"/>
          </w:pPr>
        </w:pPrChange>
      </w:pPr>
      <w:ins w:id="339" w:author="Microsoft Office User" w:date="2018-01-13T20:03:00Z">
        <w:r w:rsidRPr="00161D89">
          <w:rPr>
            <w:rFonts w:ascii="Times New Roman" w:eastAsia="Times New Roman" w:hAnsi="Times New Roman" w:cs="Times New Roman"/>
          </w:rPr>
          <w:t xml:space="preserve">Bundy, Alida, Ratana Chuenpagdee, Svein Jentoft, and Robin Mahon. 2008. “If Science Is Not the Answer, What Is? An Alternative Governance Model for the World’s Fisheries.” </w:t>
        </w:r>
        <w:r w:rsidRPr="00161D89">
          <w:rPr>
            <w:rFonts w:ascii="Times New Roman" w:eastAsia="Times New Roman" w:hAnsi="Times New Roman" w:cs="Times New Roman"/>
            <w:i/>
            <w:iCs/>
          </w:rPr>
          <w:t>Frontiers in Ecology and the Environment</w:t>
        </w:r>
        <w:r w:rsidRPr="00161D89">
          <w:rPr>
            <w:rFonts w:ascii="Times New Roman" w:eastAsia="Times New Roman" w:hAnsi="Times New Roman" w:cs="Times New Roman"/>
          </w:rPr>
          <w:t xml:space="preserve"> 6 (3):152–155.</w:t>
        </w:r>
      </w:ins>
    </w:p>
    <w:p w14:paraId="1FF23782" w14:textId="77777777" w:rsidR="00161D89" w:rsidRPr="00161D89" w:rsidRDefault="00161D89">
      <w:pPr>
        <w:pStyle w:val="Bibliography"/>
        <w:rPr>
          <w:ins w:id="340" w:author="Microsoft Office User" w:date="2018-01-13T20:03:00Z"/>
          <w:rFonts w:ascii="Times New Roman" w:eastAsia="Times New Roman" w:hAnsi="Times New Roman" w:cs="Times New Roman"/>
        </w:rPr>
        <w:pPrChange w:id="341" w:author="Microsoft Office User" w:date="2018-01-13T20:03:00Z">
          <w:pPr>
            <w:widowControl w:val="0"/>
            <w:autoSpaceDE w:val="0"/>
            <w:autoSpaceDN w:val="0"/>
            <w:adjustRightInd w:val="0"/>
          </w:pPr>
        </w:pPrChange>
      </w:pPr>
      <w:ins w:id="342" w:author="Microsoft Office User" w:date="2018-01-13T20:03:00Z">
        <w:r w:rsidRPr="00161D89">
          <w:rPr>
            <w:rFonts w:ascii="Times New Roman" w:eastAsia="Times New Roman" w:hAnsi="Times New Roman" w:cs="Times New Roman"/>
          </w:rPr>
          <w:t xml:space="preserve">Burnham, K.P., and D.R. Anderson. 1998. </w:t>
        </w:r>
        <w:r w:rsidRPr="00161D89">
          <w:rPr>
            <w:rFonts w:ascii="Times New Roman" w:eastAsia="Times New Roman" w:hAnsi="Times New Roman" w:cs="Times New Roman"/>
            <w:i/>
            <w:iCs/>
          </w:rPr>
          <w:t>Model Selection and Inference: A Practical Information-Theoretic Approach</w:t>
        </w:r>
        <w:r w:rsidRPr="00161D89">
          <w:rPr>
            <w:rFonts w:ascii="Times New Roman" w:eastAsia="Times New Roman" w:hAnsi="Times New Roman" w:cs="Times New Roman"/>
          </w:rPr>
          <w:t>. New York: Springer-Verlag.</w:t>
        </w:r>
      </w:ins>
    </w:p>
    <w:p w14:paraId="2A482F53" w14:textId="77777777" w:rsidR="00161D89" w:rsidRPr="00161D89" w:rsidRDefault="00161D89">
      <w:pPr>
        <w:pStyle w:val="Bibliography"/>
        <w:rPr>
          <w:ins w:id="343" w:author="Microsoft Office User" w:date="2018-01-13T20:03:00Z"/>
          <w:rFonts w:ascii="Times New Roman" w:eastAsia="Times New Roman" w:hAnsi="Times New Roman" w:cs="Times New Roman"/>
        </w:rPr>
        <w:pPrChange w:id="344" w:author="Microsoft Office User" w:date="2018-01-13T20:03:00Z">
          <w:pPr>
            <w:widowControl w:val="0"/>
            <w:autoSpaceDE w:val="0"/>
            <w:autoSpaceDN w:val="0"/>
            <w:adjustRightInd w:val="0"/>
          </w:pPr>
        </w:pPrChange>
      </w:pPr>
      <w:ins w:id="345" w:author="Microsoft Office User" w:date="2018-01-13T20:03:00Z">
        <w:r w:rsidRPr="00161D89">
          <w:rPr>
            <w:rFonts w:ascii="Times New Roman" w:eastAsia="Times New Roman" w:hAnsi="Times New Roman" w:cs="Times New Roman"/>
          </w:rPr>
          <w:t xml:space="preserve">Christie, Patrick, David L. Fluharty, Alan T. White, Liza Eisma-Osorio, and William Jatulan. 2007. “Assessing the Feasibility of Ecosystem-Based Fisheries Management in Tropical Context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1 (3):239–50. https://doi.org/10.1016/j.marpol.2006.08.001.</w:t>
        </w:r>
      </w:ins>
    </w:p>
    <w:p w14:paraId="2E4C465D" w14:textId="77777777" w:rsidR="00161D89" w:rsidRPr="00161D89" w:rsidRDefault="00161D89">
      <w:pPr>
        <w:pStyle w:val="Bibliography"/>
        <w:rPr>
          <w:ins w:id="346" w:author="Microsoft Office User" w:date="2018-01-13T20:03:00Z"/>
          <w:rFonts w:ascii="Times New Roman" w:eastAsia="Times New Roman" w:hAnsi="Times New Roman" w:cs="Times New Roman"/>
        </w:rPr>
        <w:pPrChange w:id="347" w:author="Microsoft Office User" w:date="2018-01-13T20:03:00Z">
          <w:pPr>
            <w:widowControl w:val="0"/>
            <w:autoSpaceDE w:val="0"/>
            <w:autoSpaceDN w:val="0"/>
            <w:adjustRightInd w:val="0"/>
          </w:pPr>
        </w:pPrChange>
      </w:pPr>
      <w:ins w:id="348" w:author="Microsoft Office User" w:date="2018-01-13T20:03:00Z">
        <w:r w:rsidRPr="00161D89">
          <w:rPr>
            <w:rFonts w:ascii="Times New Roman" w:eastAsia="Times New Roman" w:hAnsi="Times New Roman" w:cs="Times New Roman"/>
          </w:rPr>
          <w:t xml:space="preserve">Cowan, James H., Jake C. Rice, Carl J. Walters, Ray Hilborn, Timothy E. Essington, John W. Day, and Kevin M. Boswell. 2012. “Challenges for Implementing an Ecosystem Approach to Fisheries Management.” </w:t>
        </w:r>
        <w:r w:rsidRPr="00161D89">
          <w:rPr>
            <w:rFonts w:ascii="Times New Roman" w:eastAsia="Times New Roman" w:hAnsi="Times New Roman" w:cs="Times New Roman"/>
            <w:i/>
            <w:iCs/>
          </w:rPr>
          <w:t>Marine and Coastal Fisheries</w:t>
        </w:r>
        <w:r w:rsidRPr="00161D89">
          <w:rPr>
            <w:rFonts w:ascii="Times New Roman" w:eastAsia="Times New Roman" w:hAnsi="Times New Roman" w:cs="Times New Roman"/>
          </w:rPr>
          <w:t xml:space="preserve"> 4 (1):496–510. https://doi.org/10.1080/19425120.2012.690825.</w:t>
        </w:r>
      </w:ins>
    </w:p>
    <w:p w14:paraId="3F343501" w14:textId="77777777" w:rsidR="00161D89" w:rsidRPr="00161D89" w:rsidRDefault="00161D89">
      <w:pPr>
        <w:pStyle w:val="Bibliography"/>
        <w:rPr>
          <w:ins w:id="349" w:author="Microsoft Office User" w:date="2018-01-13T20:03:00Z"/>
          <w:rFonts w:ascii="Times New Roman" w:eastAsia="Times New Roman" w:hAnsi="Times New Roman" w:cs="Times New Roman"/>
        </w:rPr>
        <w:pPrChange w:id="350" w:author="Microsoft Office User" w:date="2018-01-13T20:03:00Z">
          <w:pPr>
            <w:widowControl w:val="0"/>
            <w:autoSpaceDE w:val="0"/>
            <w:autoSpaceDN w:val="0"/>
            <w:adjustRightInd w:val="0"/>
          </w:pPr>
        </w:pPrChange>
      </w:pPr>
      <w:ins w:id="351" w:author="Microsoft Office User" w:date="2018-01-13T20:03:00Z">
        <w:r w:rsidRPr="00161D89">
          <w:rPr>
            <w:rFonts w:ascii="Times New Roman" w:eastAsia="Times New Roman" w:hAnsi="Times New Roman" w:cs="Times New Roman"/>
          </w:rPr>
          <w:t xml:space="preserve">Dickey-Collas, M., G. H. Engelhard, A. Rindorf, K. Raab, S. Smout, G. Aarts, M. van Deurs, et al. 2013. “Ecosystem-Based Management Objectives for the North Sea: Riding the Forage Fish Rollercoaster.”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https://doi.org/10.1093/icesjms/fst075.</w:t>
        </w:r>
      </w:ins>
    </w:p>
    <w:p w14:paraId="50E22B53" w14:textId="77777777" w:rsidR="00161D89" w:rsidRPr="00161D89" w:rsidRDefault="00161D89">
      <w:pPr>
        <w:pStyle w:val="Bibliography"/>
        <w:rPr>
          <w:ins w:id="352" w:author="Microsoft Office User" w:date="2018-01-13T20:03:00Z"/>
          <w:rFonts w:ascii="Times New Roman" w:eastAsia="Times New Roman" w:hAnsi="Times New Roman" w:cs="Times New Roman"/>
        </w:rPr>
        <w:pPrChange w:id="353" w:author="Microsoft Office User" w:date="2018-01-13T20:03:00Z">
          <w:pPr>
            <w:widowControl w:val="0"/>
            <w:autoSpaceDE w:val="0"/>
            <w:autoSpaceDN w:val="0"/>
            <w:adjustRightInd w:val="0"/>
          </w:pPr>
        </w:pPrChange>
      </w:pPr>
      <w:ins w:id="354" w:author="Microsoft Office User" w:date="2018-01-13T20:03:00Z">
        <w:r w:rsidRPr="00161D89">
          <w:rPr>
            <w:rFonts w:ascii="Times New Roman" w:eastAsia="Times New Roman" w:hAnsi="Times New Roman" w:cs="Times New Roman"/>
          </w:rPr>
          <w:t>Essington, T. E., P. S. Levin, K.N. Marshall, L. E. Koehn, L.G. Anderson, A. Bundy, Courtney Carothers, et al. 2016. “Building Effective Fishery Ecosystem Plans: A Report from the Lenfest Fishery Ecosystem Task Force.” Washington, D.C.: Lenfest Ocean Program.</w:t>
        </w:r>
      </w:ins>
    </w:p>
    <w:p w14:paraId="0FA4DF54" w14:textId="77777777" w:rsidR="00161D89" w:rsidRPr="00161D89" w:rsidRDefault="00161D89">
      <w:pPr>
        <w:pStyle w:val="Bibliography"/>
        <w:rPr>
          <w:ins w:id="355" w:author="Microsoft Office User" w:date="2018-01-13T20:03:00Z"/>
          <w:rFonts w:ascii="Times New Roman" w:eastAsia="Times New Roman" w:hAnsi="Times New Roman" w:cs="Times New Roman"/>
        </w:rPr>
        <w:pPrChange w:id="356" w:author="Microsoft Office User" w:date="2018-01-13T20:03:00Z">
          <w:pPr>
            <w:widowControl w:val="0"/>
            <w:autoSpaceDE w:val="0"/>
            <w:autoSpaceDN w:val="0"/>
            <w:adjustRightInd w:val="0"/>
          </w:pPr>
        </w:pPrChange>
      </w:pPr>
      <w:ins w:id="357" w:author="Microsoft Office User" w:date="2018-01-13T20:03:00Z">
        <w:r w:rsidRPr="00161D89">
          <w:rPr>
            <w:rFonts w:ascii="Times New Roman" w:eastAsia="Times New Roman" w:hAnsi="Times New Roman" w:cs="Times New Roman"/>
          </w:rPr>
          <w:t xml:space="preserve">Essington, T. E., P. E. Moriarty, H. E. Froehlich, E. E. Hodgson, L. E. Koehn, K. L. Oken, M. C. Siple, and C. C. Stawitz. 2015. “Fishing Amplifies Forage Fish Population Collapses.” </w:t>
        </w:r>
        <w:r w:rsidRPr="00161D89">
          <w:rPr>
            <w:rFonts w:ascii="Times New Roman" w:eastAsia="Times New Roman" w:hAnsi="Times New Roman" w:cs="Times New Roman"/>
            <w:i/>
            <w:iCs/>
          </w:rPr>
          <w:t>Proc Natl Acad Sci U S A</w:t>
        </w:r>
        <w:r w:rsidRPr="00161D89">
          <w:rPr>
            <w:rFonts w:ascii="Times New Roman" w:eastAsia="Times New Roman" w:hAnsi="Times New Roman" w:cs="Times New Roman"/>
          </w:rPr>
          <w:t xml:space="preserve"> 112 (21):6648–52. https://doi.org/10.1073/pnas.1422020112.</w:t>
        </w:r>
      </w:ins>
    </w:p>
    <w:p w14:paraId="43185AA1" w14:textId="77777777" w:rsidR="00161D89" w:rsidRPr="00161D89" w:rsidRDefault="00161D89">
      <w:pPr>
        <w:pStyle w:val="Bibliography"/>
        <w:rPr>
          <w:ins w:id="358" w:author="Microsoft Office User" w:date="2018-01-13T20:03:00Z"/>
          <w:rFonts w:ascii="Times New Roman" w:eastAsia="Times New Roman" w:hAnsi="Times New Roman" w:cs="Times New Roman"/>
        </w:rPr>
        <w:pPrChange w:id="359" w:author="Microsoft Office User" w:date="2018-01-13T20:03:00Z">
          <w:pPr>
            <w:widowControl w:val="0"/>
            <w:autoSpaceDE w:val="0"/>
            <w:autoSpaceDN w:val="0"/>
            <w:adjustRightInd w:val="0"/>
          </w:pPr>
        </w:pPrChange>
      </w:pPr>
      <w:ins w:id="360" w:author="Microsoft Office User" w:date="2018-01-13T20:03:00Z">
        <w:r w:rsidRPr="00161D89">
          <w:rPr>
            <w:rFonts w:ascii="Times New Roman" w:eastAsia="Times New Roman" w:hAnsi="Times New Roman" w:cs="Times New Roman"/>
          </w:rPr>
          <w:t>FAO. 2003. “Fisheries Management. 2. The Ecosystem Approach to Fisheries.” 4 Suppl. 2. FAO Technical Guidelines for Responsible Fisheries. Rome, Italy.</w:t>
        </w:r>
      </w:ins>
    </w:p>
    <w:p w14:paraId="1859A669" w14:textId="77777777" w:rsidR="00161D89" w:rsidRPr="00161D89" w:rsidRDefault="00161D89">
      <w:pPr>
        <w:pStyle w:val="Bibliography"/>
        <w:rPr>
          <w:ins w:id="361" w:author="Microsoft Office User" w:date="2018-01-13T20:03:00Z"/>
          <w:rFonts w:ascii="Times New Roman" w:eastAsia="Times New Roman" w:hAnsi="Times New Roman" w:cs="Times New Roman"/>
        </w:rPr>
        <w:pPrChange w:id="362" w:author="Microsoft Office User" w:date="2018-01-13T20:03:00Z">
          <w:pPr>
            <w:widowControl w:val="0"/>
            <w:autoSpaceDE w:val="0"/>
            <w:autoSpaceDN w:val="0"/>
            <w:adjustRightInd w:val="0"/>
          </w:pPr>
        </w:pPrChange>
      </w:pPr>
      <w:ins w:id="363" w:author="Microsoft Office User" w:date="2018-01-13T20:03:00Z">
        <w:r w:rsidRPr="00161D89">
          <w:rPr>
            <w:rFonts w:ascii="Times New Roman" w:eastAsia="Times New Roman" w:hAnsi="Times New Roman" w:cs="Times New Roman"/>
          </w:rPr>
          <w:t xml:space="preserve">Ford, Cameron M. 1996. “A Theory of Individual Creative Action in Multiple Social Domains.” </w:t>
        </w:r>
        <w:r w:rsidRPr="00161D89">
          <w:rPr>
            <w:rFonts w:ascii="Times New Roman" w:eastAsia="Times New Roman" w:hAnsi="Times New Roman" w:cs="Times New Roman"/>
            <w:i/>
            <w:iCs/>
          </w:rPr>
          <w:t>Academy of Management Review</w:t>
        </w:r>
        <w:r w:rsidRPr="00161D89">
          <w:rPr>
            <w:rFonts w:ascii="Times New Roman" w:eastAsia="Times New Roman" w:hAnsi="Times New Roman" w:cs="Times New Roman"/>
          </w:rPr>
          <w:t xml:space="preserve"> 21 (4):1112–1142.</w:t>
        </w:r>
      </w:ins>
    </w:p>
    <w:p w14:paraId="4251CE68" w14:textId="77777777" w:rsidR="00161D89" w:rsidRPr="00161D89" w:rsidRDefault="00161D89">
      <w:pPr>
        <w:pStyle w:val="Bibliography"/>
        <w:rPr>
          <w:ins w:id="364" w:author="Microsoft Office User" w:date="2018-01-13T20:03:00Z"/>
          <w:rFonts w:ascii="Times New Roman" w:eastAsia="Times New Roman" w:hAnsi="Times New Roman" w:cs="Times New Roman"/>
        </w:rPr>
        <w:pPrChange w:id="365" w:author="Microsoft Office User" w:date="2018-01-13T20:03:00Z">
          <w:pPr>
            <w:widowControl w:val="0"/>
            <w:autoSpaceDE w:val="0"/>
            <w:autoSpaceDN w:val="0"/>
            <w:adjustRightInd w:val="0"/>
          </w:pPr>
        </w:pPrChange>
      </w:pPr>
      <w:ins w:id="366" w:author="Microsoft Office User" w:date="2018-01-13T20:03:00Z">
        <w:r w:rsidRPr="00161D89">
          <w:rPr>
            <w:rFonts w:ascii="Times New Roman" w:eastAsia="Times New Roman" w:hAnsi="Times New Roman" w:cs="Times New Roman"/>
          </w:rPr>
          <w:t xml:space="preserve">Fredrickson, Barbara L. 2004. “The Broaden-and-Build Theory of Positive Emotions.” </w:t>
        </w:r>
        <w:r w:rsidRPr="00161D89">
          <w:rPr>
            <w:rFonts w:ascii="Times New Roman" w:eastAsia="Times New Roman" w:hAnsi="Times New Roman" w:cs="Times New Roman"/>
            <w:i/>
            <w:iCs/>
          </w:rPr>
          <w:t>Philosophical Transactions of the Royal Society B: Biological Sciences</w:t>
        </w:r>
        <w:r w:rsidRPr="00161D89">
          <w:rPr>
            <w:rFonts w:ascii="Times New Roman" w:eastAsia="Times New Roman" w:hAnsi="Times New Roman" w:cs="Times New Roman"/>
          </w:rPr>
          <w:t xml:space="preserve"> 359 (1449):1367.</w:t>
        </w:r>
      </w:ins>
    </w:p>
    <w:p w14:paraId="57683177" w14:textId="77777777" w:rsidR="00161D89" w:rsidRPr="00161D89" w:rsidRDefault="00161D89">
      <w:pPr>
        <w:pStyle w:val="Bibliography"/>
        <w:rPr>
          <w:ins w:id="367" w:author="Microsoft Office User" w:date="2018-01-13T20:03:00Z"/>
          <w:rFonts w:ascii="Times New Roman" w:eastAsia="Times New Roman" w:hAnsi="Times New Roman" w:cs="Times New Roman"/>
        </w:rPr>
        <w:pPrChange w:id="368" w:author="Microsoft Office User" w:date="2018-01-13T20:03:00Z">
          <w:pPr>
            <w:widowControl w:val="0"/>
            <w:autoSpaceDE w:val="0"/>
            <w:autoSpaceDN w:val="0"/>
            <w:adjustRightInd w:val="0"/>
          </w:pPr>
        </w:pPrChange>
      </w:pPr>
      <w:ins w:id="369" w:author="Microsoft Office User" w:date="2018-01-13T20:03:00Z">
        <w:r w:rsidRPr="00161D89">
          <w:rPr>
            <w:rFonts w:ascii="Times New Roman" w:eastAsia="Times New Roman" w:hAnsi="Times New Roman" w:cs="Times New Roman"/>
          </w:rPr>
          <w:t xml:space="preserve">Hilborn, R., J.M. Orensanz, and A.M. Parma. 2005. “Institutions, Incentives and the Future of Fisheries.” </w:t>
        </w:r>
        <w:r w:rsidRPr="00161D89">
          <w:rPr>
            <w:rFonts w:ascii="Times New Roman" w:eastAsia="Times New Roman" w:hAnsi="Times New Roman" w:cs="Times New Roman"/>
            <w:i/>
            <w:iCs/>
          </w:rPr>
          <w:t>Philosophical Transactions of the Royal Society of London, Series B: Biological Sciences</w:t>
        </w:r>
        <w:r w:rsidRPr="00161D89">
          <w:rPr>
            <w:rFonts w:ascii="Times New Roman" w:eastAsia="Times New Roman" w:hAnsi="Times New Roman" w:cs="Times New Roman"/>
          </w:rPr>
          <w:t xml:space="preserve"> 360:47–57.</w:t>
        </w:r>
      </w:ins>
    </w:p>
    <w:p w14:paraId="533E7939" w14:textId="77777777" w:rsidR="00161D89" w:rsidRPr="00161D89" w:rsidRDefault="00161D89">
      <w:pPr>
        <w:pStyle w:val="Bibliography"/>
        <w:rPr>
          <w:ins w:id="370" w:author="Microsoft Office User" w:date="2018-01-13T20:03:00Z"/>
          <w:rFonts w:ascii="Times New Roman" w:eastAsia="Times New Roman" w:hAnsi="Times New Roman" w:cs="Times New Roman"/>
        </w:rPr>
        <w:pPrChange w:id="371" w:author="Microsoft Office User" w:date="2018-01-13T20:03:00Z">
          <w:pPr>
            <w:widowControl w:val="0"/>
            <w:autoSpaceDE w:val="0"/>
            <w:autoSpaceDN w:val="0"/>
            <w:adjustRightInd w:val="0"/>
          </w:pPr>
        </w:pPrChange>
      </w:pPr>
      <w:ins w:id="372" w:author="Microsoft Office User" w:date="2018-01-13T20:03:00Z">
        <w:r w:rsidRPr="00161D89">
          <w:rPr>
            <w:rFonts w:ascii="Times New Roman" w:eastAsia="Times New Roman" w:hAnsi="Times New Roman" w:cs="Times New Roman"/>
          </w:rPr>
          <w:t xml:space="preserve">Hilborn, Ray. 2011. “Future Directions in Ecosystem Based Fisheries Management: A Personal Perspective.”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08 (2):235–239.</w:t>
        </w:r>
      </w:ins>
    </w:p>
    <w:p w14:paraId="1EBD5521" w14:textId="77777777" w:rsidR="00161D89" w:rsidRPr="00161D89" w:rsidRDefault="00161D89">
      <w:pPr>
        <w:pStyle w:val="Bibliography"/>
        <w:rPr>
          <w:ins w:id="373" w:author="Microsoft Office User" w:date="2018-01-13T20:03:00Z"/>
          <w:rFonts w:ascii="Times New Roman" w:eastAsia="Times New Roman" w:hAnsi="Times New Roman" w:cs="Times New Roman"/>
        </w:rPr>
        <w:pPrChange w:id="374" w:author="Microsoft Office User" w:date="2018-01-13T20:03:00Z">
          <w:pPr>
            <w:widowControl w:val="0"/>
            <w:autoSpaceDE w:val="0"/>
            <w:autoSpaceDN w:val="0"/>
            <w:adjustRightInd w:val="0"/>
          </w:pPr>
        </w:pPrChange>
      </w:pPr>
      <w:ins w:id="375" w:author="Microsoft Office User" w:date="2018-01-13T20:03:00Z">
        <w:r w:rsidRPr="00161D89">
          <w:rPr>
            <w:rFonts w:ascii="Times New Roman" w:eastAsia="Times New Roman" w:hAnsi="Times New Roman" w:cs="Times New Roman"/>
          </w:rPr>
          <w:t xml:space="preserve">Holsman, Kirstin K., James Ianelli, Kerim Aydin, Andre E. Punt, and Elizabeth A. Moffitt. 2016. “A Comparison of Fisheries Biological Reference Points Estimated from Temperature-Specific Multi-Species and Single-Species Climate-Enhanced Stock Assessment Models.” </w:t>
        </w:r>
        <w:r w:rsidRPr="00161D89">
          <w:rPr>
            <w:rFonts w:ascii="Times New Roman" w:eastAsia="Times New Roman" w:hAnsi="Times New Roman" w:cs="Times New Roman"/>
            <w:i/>
            <w:iCs/>
          </w:rPr>
          <w:t>Deep-Sea Research Part Ii-Topical Studies in Oceanography</w:t>
        </w:r>
        <w:r w:rsidRPr="00161D89">
          <w:rPr>
            <w:rFonts w:ascii="Times New Roman" w:eastAsia="Times New Roman" w:hAnsi="Times New Roman" w:cs="Times New Roman"/>
          </w:rPr>
          <w:t xml:space="preserve"> 134 (December):360–78. https://doi.org/10.1016/j.dsr2.2015.08.001.</w:t>
        </w:r>
      </w:ins>
    </w:p>
    <w:p w14:paraId="60778929" w14:textId="77777777" w:rsidR="00161D89" w:rsidRPr="00161D89" w:rsidRDefault="00161D89">
      <w:pPr>
        <w:pStyle w:val="Bibliography"/>
        <w:rPr>
          <w:ins w:id="376" w:author="Microsoft Office User" w:date="2018-01-13T20:03:00Z"/>
          <w:rFonts w:ascii="Times New Roman" w:eastAsia="Times New Roman" w:hAnsi="Times New Roman" w:cs="Times New Roman"/>
        </w:rPr>
        <w:pPrChange w:id="377" w:author="Microsoft Office User" w:date="2018-01-13T20:03:00Z">
          <w:pPr>
            <w:widowControl w:val="0"/>
            <w:autoSpaceDE w:val="0"/>
            <w:autoSpaceDN w:val="0"/>
            <w:adjustRightInd w:val="0"/>
          </w:pPr>
        </w:pPrChange>
      </w:pPr>
      <w:ins w:id="378" w:author="Microsoft Office User" w:date="2018-01-13T20:03:00Z">
        <w:r w:rsidRPr="00161D89">
          <w:rPr>
            <w:rFonts w:ascii="Times New Roman" w:eastAsia="Times New Roman" w:hAnsi="Times New Roman" w:cs="Times New Roman"/>
          </w:rPr>
          <w:t xml:space="preserve">Im, Subin, Mitzi M. Montoya, and John P. Workman. 2013. “Antecedents and Consequences of Creativity in Product Innovation Teams.” </w:t>
        </w:r>
        <w:r w:rsidRPr="00161D89">
          <w:rPr>
            <w:rFonts w:ascii="Times New Roman" w:eastAsia="Times New Roman" w:hAnsi="Times New Roman" w:cs="Times New Roman"/>
            <w:i/>
            <w:iCs/>
          </w:rPr>
          <w:t>Journal of Product Innovation Management</w:t>
        </w:r>
        <w:r w:rsidRPr="00161D89">
          <w:rPr>
            <w:rFonts w:ascii="Times New Roman" w:eastAsia="Times New Roman" w:hAnsi="Times New Roman" w:cs="Times New Roman"/>
          </w:rPr>
          <w:t xml:space="preserve"> 30 (1):170–185.</w:t>
        </w:r>
      </w:ins>
    </w:p>
    <w:p w14:paraId="64D5D03F" w14:textId="77777777" w:rsidR="00161D89" w:rsidRPr="00161D89" w:rsidRDefault="00161D89">
      <w:pPr>
        <w:pStyle w:val="Bibliography"/>
        <w:rPr>
          <w:ins w:id="379" w:author="Microsoft Office User" w:date="2018-01-13T20:03:00Z"/>
          <w:rFonts w:ascii="Times New Roman" w:eastAsia="Times New Roman" w:hAnsi="Times New Roman" w:cs="Times New Roman"/>
        </w:rPr>
        <w:pPrChange w:id="380" w:author="Microsoft Office User" w:date="2018-01-13T20:03:00Z">
          <w:pPr>
            <w:widowControl w:val="0"/>
            <w:autoSpaceDE w:val="0"/>
            <w:autoSpaceDN w:val="0"/>
            <w:adjustRightInd w:val="0"/>
          </w:pPr>
        </w:pPrChange>
      </w:pPr>
      <w:ins w:id="381" w:author="Microsoft Office User" w:date="2018-01-13T20:03:00Z">
        <w:r w:rsidRPr="00161D89">
          <w:rPr>
            <w:rFonts w:ascii="Times New Roman" w:eastAsia="Times New Roman" w:hAnsi="Times New Roman" w:cs="Times New Roman"/>
          </w:rPr>
          <w:lastRenderedPageBreak/>
          <w:t xml:space="preserve">Kuparinen, Anna, Samu Mäntyniemi, Jeffrey A. Hutchings, and Sakari Kuikka. 2012. “Increasing Biological Realism of Fisheries Stock Assessment: Towards Hierarchical Bayesian Methods.” </w:t>
        </w:r>
        <w:r w:rsidRPr="00161D89">
          <w:rPr>
            <w:rFonts w:ascii="Times New Roman" w:eastAsia="Times New Roman" w:hAnsi="Times New Roman" w:cs="Times New Roman"/>
            <w:i/>
            <w:iCs/>
          </w:rPr>
          <w:t>Environmental Reviews</w:t>
        </w:r>
        <w:r w:rsidRPr="00161D89">
          <w:rPr>
            <w:rFonts w:ascii="Times New Roman" w:eastAsia="Times New Roman" w:hAnsi="Times New Roman" w:cs="Times New Roman"/>
          </w:rPr>
          <w:t xml:space="preserve"> 20 (2):135–51. https://doi.org/10.1139/a2012-006.</w:t>
        </w:r>
      </w:ins>
    </w:p>
    <w:p w14:paraId="79A2DF5E" w14:textId="77777777" w:rsidR="00161D89" w:rsidRPr="00161D89" w:rsidRDefault="00161D89">
      <w:pPr>
        <w:pStyle w:val="Bibliography"/>
        <w:rPr>
          <w:ins w:id="382" w:author="Microsoft Office User" w:date="2018-01-13T20:03:00Z"/>
          <w:rFonts w:ascii="Times New Roman" w:eastAsia="Times New Roman" w:hAnsi="Times New Roman" w:cs="Times New Roman"/>
        </w:rPr>
        <w:pPrChange w:id="383" w:author="Microsoft Office User" w:date="2018-01-13T20:03:00Z">
          <w:pPr>
            <w:widowControl w:val="0"/>
            <w:autoSpaceDE w:val="0"/>
            <w:autoSpaceDN w:val="0"/>
            <w:adjustRightInd w:val="0"/>
          </w:pPr>
        </w:pPrChange>
      </w:pPr>
      <w:ins w:id="384" w:author="Microsoft Office User" w:date="2018-01-13T20:03:00Z">
        <w:r w:rsidRPr="00161D89">
          <w:rPr>
            <w:rFonts w:ascii="Times New Roman" w:eastAsia="Times New Roman" w:hAnsi="Times New Roman" w:cs="Times New Roman"/>
          </w:rPr>
          <w:t xml:space="preserve">Leslie, Heather, Leila Sievanen, Tara Gancos Crawford, Rebecca Gruby, H. Cristina Villanueva-Aznar, and Lisa M. Campbell. 2015. “Learning from Ecosystem-Based Management in Practice.” </w:t>
        </w:r>
        <w:r w:rsidRPr="00161D89">
          <w:rPr>
            <w:rFonts w:ascii="Times New Roman" w:eastAsia="Times New Roman" w:hAnsi="Times New Roman" w:cs="Times New Roman"/>
            <w:i/>
            <w:iCs/>
          </w:rPr>
          <w:t>Coastal Management</w:t>
        </w:r>
        <w:r w:rsidRPr="00161D89">
          <w:rPr>
            <w:rFonts w:ascii="Times New Roman" w:eastAsia="Times New Roman" w:hAnsi="Times New Roman" w:cs="Times New Roman"/>
          </w:rPr>
          <w:t xml:space="preserve"> 43 (5):471–97. https://doi.org/10.1080/08920753.2015.1051424.</w:t>
        </w:r>
      </w:ins>
    </w:p>
    <w:p w14:paraId="78601B39" w14:textId="77777777" w:rsidR="00161D89" w:rsidRPr="00161D89" w:rsidRDefault="00161D89">
      <w:pPr>
        <w:pStyle w:val="Bibliography"/>
        <w:rPr>
          <w:ins w:id="385" w:author="Microsoft Office User" w:date="2018-01-13T20:03:00Z"/>
          <w:rFonts w:ascii="Times New Roman" w:eastAsia="Times New Roman" w:hAnsi="Times New Roman" w:cs="Times New Roman"/>
        </w:rPr>
        <w:pPrChange w:id="386" w:author="Microsoft Office User" w:date="2018-01-13T20:03:00Z">
          <w:pPr>
            <w:widowControl w:val="0"/>
            <w:autoSpaceDE w:val="0"/>
            <w:autoSpaceDN w:val="0"/>
            <w:adjustRightInd w:val="0"/>
          </w:pPr>
        </w:pPrChange>
      </w:pPr>
      <w:ins w:id="387" w:author="Microsoft Office User" w:date="2018-01-13T20:03:00Z">
        <w:r w:rsidRPr="00161D89">
          <w:rPr>
            <w:rFonts w:ascii="Times New Roman" w:eastAsia="Times New Roman" w:hAnsi="Times New Roman" w:cs="Times New Roman"/>
          </w:rPr>
          <w:t xml:space="preserve">Levin, Phillip S. 2014. “New Conservation for the Anthropocene Ocean.” </w:t>
        </w:r>
        <w:r w:rsidRPr="00161D89">
          <w:rPr>
            <w:rFonts w:ascii="Times New Roman" w:eastAsia="Times New Roman" w:hAnsi="Times New Roman" w:cs="Times New Roman"/>
            <w:i/>
            <w:iCs/>
          </w:rPr>
          <w:t>Conservation Letters</w:t>
        </w:r>
        <w:r w:rsidRPr="00161D89">
          <w:rPr>
            <w:rFonts w:ascii="Times New Roman" w:eastAsia="Times New Roman" w:hAnsi="Times New Roman" w:cs="Times New Roman"/>
          </w:rPr>
          <w:t>. http://onlinelibrary.wiley.com/doi/10.1111/conl.12108/abstract.</w:t>
        </w:r>
      </w:ins>
    </w:p>
    <w:p w14:paraId="1A014023" w14:textId="77777777" w:rsidR="00161D89" w:rsidRPr="00161D89" w:rsidRDefault="00161D89">
      <w:pPr>
        <w:pStyle w:val="Bibliography"/>
        <w:rPr>
          <w:ins w:id="388" w:author="Microsoft Office User" w:date="2018-01-13T20:03:00Z"/>
          <w:rFonts w:ascii="Times New Roman" w:eastAsia="Times New Roman" w:hAnsi="Times New Roman" w:cs="Times New Roman"/>
        </w:rPr>
        <w:pPrChange w:id="389" w:author="Microsoft Office User" w:date="2018-01-13T20:03:00Z">
          <w:pPr>
            <w:widowControl w:val="0"/>
            <w:autoSpaceDE w:val="0"/>
            <w:autoSpaceDN w:val="0"/>
            <w:adjustRightInd w:val="0"/>
          </w:pPr>
        </w:pPrChange>
      </w:pPr>
      <w:ins w:id="390" w:author="Microsoft Office User" w:date="2018-01-13T20:03:00Z">
        <w:r w:rsidRPr="00161D89">
          <w:rPr>
            <w:rFonts w:ascii="Times New Roman" w:eastAsia="Times New Roman" w:hAnsi="Times New Roman" w:cs="Times New Roman"/>
          </w:rPr>
          <w:t xml:space="preserve">Link, J. 2002. “What Does Ecosystem-Based Management Mean?”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27 (4):18–21.</w:t>
        </w:r>
      </w:ins>
    </w:p>
    <w:p w14:paraId="3D063DE1" w14:textId="77777777" w:rsidR="00161D89" w:rsidRPr="00161D89" w:rsidRDefault="00161D89">
      <w:pPr>
        <w:pStyle w:val="Bibliography"/>
        <w:rPr>
          <w:ins w:id="391" w:author="Microsoft Office User" w:date="2018-01-13T20:03:00Z"/>
          <w:rFonts w:ascii="Times New Roman" w:eastAsia="Times New Roman" w:hAnsi="Times New Roman" w:cs="Times New Roman"/>
        </w:rPr>
        <w:pPrChange w:id="392" w:author="Microsoft Office User" w:date="2018-01-13T20:03:00Z">
          <w:pPr>
            <w:widowControl w:val="0"/>
            <w:autoSpaceDE w:val="0"/>
            <w:autoSpaceDN w:val="0"/>
            <w:adjustRightInd w:val="0"/>
          </w:pPr>
        </w:pPrChange>
      </w:pPr>
      <w:ins w:id="393" w:author="Microsoft Office User" w:date="2018-01-13T20:03:00Z">
        <w:r w:rsidRPr="00161D89">
          <w:rPr>
            <w:rFonts w:ascii="Times New Roman" w:eastAsia="Times New Roman" w:hAnsi="Times New Roman" w:cs="Times New Roman"/>
          </w:rPr>
          <w:t xml:space="preserve">Link, J. S. 2010. </w:t>
        </w:r>
        <w:r w:rsidRPr="00161D89">
          <w:rPr>
            <w:rFonts w:ascii="Times New Roman" w:eastAsia="Times New Roman" w:hAnsi="Times New Roman" w:cs="Times New Roman"/>
            <w:i/>
            <w:iCs/>
          </w:rPr>
          <w:t>Ecosystem-Based Fisheries Management: Confronting Tradeoffs</w:t>
        </w:r>
        <w:r w:rsidRPr="00161D89">
          <w:rPr>
            <w:rFonts w:ascii="Times New Roman" w:eastAsia="Times New Roman" w:hAnsi="Times New Roman" w:cs="Times New Roman"/>
          </w:rPr>
          <w:t>. Cambridge: Cambridge University Press.</w:t>
        </w:r>
      </w:ins>
    </w:p>
    <w:p w14:paraId="3380BF4D" w14:textId="77777777" w:rsidR="00161D89" w:rsidRPr="00161D89" w:rsidRDefault="00161D89">
      <w:pPr>
        <w:pStyle w:val="Bibliography"/>
        <w:rPr>
          <w:ins w:id="394" w:author="Microsoft Office User" w:date="2018-01-13T20:03:00Z"/>
          <w:rFonts w:ascii="Times New Roman" w:eastAsia="Times New Roman" w:hAnsi="Times New Roman" w:cs="Times New Roman"/>
        </w:rPr>
        <w:pPrChange w:id="395" w:author="Microsoft Office User" w:date="2018-01-13T20:03:00Z">
          <w:pPr>
            <w:widowControl w:val="0"/>
            <w:autoSpaceDE w:val="0"/>
            <w:autoSpaceDN w:val="0"/>
            <w:adjustRightInd w:val="0"/>
          </w:pPr>
        </w:pPrChange>
      </w:pPr>
      <w:ins w:id="396" w:author="Microsoft Office User" w:date="2018-01-13T20:03:00Z">
        <w:r w:rsidRPr="00161D89">
          <w:rPr>
            <w:rFonts w:ascii="Times New Roman" w:eastAsia="Times New Roman" w:hAnsi="Times New Roman" w:cs="Times New Roman"/>
          </w:rPr>
          <w:t xml:space="preserve">Mace, Pamela M. 2001. “A New Role for MSY in Single-Species and Ecosystem Approaches to Fisheries Stock Assessment and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2 (1):2–32.</w:t>
        </w:r>
      </w:ins>
    </w:p>
    <w:p w14:paraId="6D37A94A" w14:textId="77777777" w:rsidR="00161D89" w:rsidRPr="00161D89" w:rsidRDefault="00161D89">
      <w:pPr>
        <w:pStyle w:val="Bibliography"/>
        <w:rPr>
          <w:ins w:id="397" w:author="Microsoft Office User" w:date="2018-01-13T20:03:00Z"/>
          <w:rFonts w:ascii="Times New Roman" w:eastAsia="Times New Roman" w:hAnsi="Times New Roman" w:cs="Times New Roman"/>
        </w:rPr>
        <w:pPrChange w:id="398" w:author="Microsoft Office User" w:date="2018-01-13T20:03:00Z">
          <w:pPr>
            <w:widowControl w:val="0"/>
            <w:autoSpaceDE w:val="0"/>
            <w:autoSpaceDN w:val="0"/>
            <w:adjustRightInd w:val="0"/>
          </w:pPr>
        </w:pPrChange>
      </w:pPr>
      <w:ins w:id="399" w:author="Microsoft Office User" w:date="2018-01-13T20:03:00Z">
        <w:r w:rsidRPr="00161D89">
          <w:rPr>
            <w:rFonts w:ascii="Times New Roman" w:eastAsia="Times New Roman" w:hAnsi="Times New Roman" w:cs="Times New Roman"/>
          </w:rPr>
          <w:t xml:space="preserve">Marine Strategy Framework Directive. 2008. “Directive 2008/56/EC of the European Parliament and of the Council of 17 June 2008 Establishing a Framework for Community Action in the Field of Marine Environmental Policy.” </w:t>
        </w:r>
        <w:r w:rsidRPr="00161D89">
          <w:rPr>
            <w:rFonts w:ascii="Times New Roman" w:eastAsia="Times New Roman" w:hAnsi="Times New Roman" w:cs="Times New Roman"/>
            <w:i/>
            <w:iCs/>
          </w:rPr>
          <w:t>Official Journal of the European Union L</w:t>
        </w:r>
        <w:r w:rsidRPr="00161D89">
          <w:rPr>
            <w:rFonts w:ascii="Times New Roman" w:eastAsia="Times New Roman" w:hAnsi="Times New Roman" w:cs="Times New Roman"/>
          </w:rPr>
          <w:t xml:space="preserve"> 164:19–40.</w:t>
        </w:r>
      </w:ins>
    </w:p>
    <w:p w14:paraId="0B665E31" w14:textId="77777777" w:rsidR="00161D89" w:rsidRPr="00161D89" w:rsidRDefault="00161D89">
      <w:pPr>
        <w:pStyle w:val="Bibliography"/>
        <w:rPr>
          <w:ins w:id="400" w:author="Microsoft Office User" w:date="2018-01-13T20:03:00Z"/>
          <w:rFonts w:ascii="Times New Roman" w:eastAsia="Times New Roman" w:hAnsi="Times New Roman" w:cs="Times New Roman"/>
        </w:rPr>
        <w:pPrChange w:id="401" w:author="Microsoft Office User" w:date="2018-01-13T20:03:00Z">
          <w:pPr>
            <w:widowControl w:val="0"/>
            <w:autoSpaceDE w:val="0"/>
            <w:autoSpaceDN w:val="0"/>
            <w:adjustRightInd w:val="0"/>
          </w:pPr>
        </w:pPrChange>
      </w:pPr>
      <w:ins w:id="402" w:author="Microsoft Office User" w:date="2018-01-13T20:03:00Z">
        <w:r w:rsidRPr="00161D89">
          <w:rPr>
            <w:rFonts w:ascii="Times New Roman" w:eastAsia="Times New Roman" w:hAnsi="Times New Roman" w:cs="Times New Roman"/>
          </w:rPr>
          <w:t xml:space="preserve">Maunder, M.N., and G. M. Watters. 2003. “A General Framework for Integrating Environmental Time Series into Stock Assessment Models: Model Descriptions, Simulation Testing and Example.” </w:t>
        </w:r>
        <w:r w:rsidRPr="00161D89">
          <w:rPr>
            <w:rFonts w:ascii="Times New Roman" w:eastAsia="Times New Roman" w:hAnsi="Times New Roman" w:cs="Times New Roman"/>
            <w:i/>
            <w:iCs/>
          </w:rPr>
          <w:t>Fisheries Bulletin</w:t>
        </w:r>
        <w:r w:rsidRPr="00161D89">
          <w:rPr>
            <w:rFonts w:ascii="Times New Roman" w:eastAsia="Times New Roman" w:hAnsi="Times New Roman" w:cs="Times New Roman"/>
          </w:rPr>
          <w:t xml:space="preserve"> 101:89–99.</w:t>
        </w:r>
      </w:ins>
    </w:p>
    <w:p w14:paraId="71383D43" w14:textId="77777777" w:rsidR="00161D89" w:rsidRPr="00161D89" w:rsidRDefault="00161D89">
      <w:pPr>
        <w:pStyle w:val="Bibliography"/>
        <w:rPr>
          <w:ins w:id="403" w:author="Microsoft Office User" w:date="2018-01-13T20:03:00Z"/>
          <w:rFonts w:ascii="Times New Roman" w:eastAsia="Times New Roman" w:hAnsi="Times New Roman" w:cs="Times New Roman"/>
        </w:rPr>
        <w:pPrChange w:id="404" w:author="Microsoft Office User" w:date="2018-01-13T20:03:00Z">
          <w:pPr>
            <w:widowControl w:val="0"/>
            <w:autoSpaceDE w:val="0"/>
            <w:autoSpaceDN w:val="0"/>
            <w:adjustRightInd w:val="0"/>
          </w:pPr>
        </w:pPrChange>
      </w:pPr>
      <w:ins w:id="405" w:author="Microsoft Office User" w:date="2018-01-13T20:03:00Z">
        <w:r w:rsidRPr="00161D89">
          <w:rPr>
            <w:rFonts w:ascii="Times New Roman" w:eastAsia="Times New Roman" w:hAnsi="Times New Roman" w:cs="Times New Roman"/>
          </w:rPr>
          <w:t xml:space="preserve">Methot, Richard D., and Chantell R. Wetzel. 2013. “Stock Synthesis: A Biological and Statistical Framework for Fish Stock Assessment and Fishery Management.”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42:86–99.</w:t>
        </w:r>
      </w:ins>
    </w:p>
    <w:p w14:paraId="15932DC7" w14:textId="77777777" w:rsidR="00161D89" w:rsidRPr="00161D89" w:rsidRDefault="00161D89">
      <w:pPr>
        <w:pStyle w:val="Bibliography"/>
        <w:rPr>
          <w:ins w:id="406" w:author="Microsoft Office User" w:date="2018-01-13T20:03:00Z"/>
          <w:rFonts w:ascii="Times New Roman" w:eastAsia="Times New Roman" w:hAnsi="Times New Roman" w:cs="Times New Roman"/>
        </w:rPr>
        <w:pPrChange w:id="407" w:author="Microsoft Office User" w:date="2018-01-13T20:03:00Z">
          <w:pPr>
            <w:widowControl w:val="0"/>
            <w:autoSpaceDE w:val="0"/>
            <w:autoSpaceDN w:val="0"/>
            <w:adjustRightInd w:val="0"/>
          </w:pPr>
        </w:pPrChange>
      </w:pPr>
      <w:ins w:id="408" w:author="Microsoft Office User" w:date="2018-01-13T20:03:00Z">
        <w:r w:rsidRPr="00161D89">
          <w:rPr>
            <w:rFonts w:ascii="Times New Roman" w:eastAsia="Times New Roman" w:hAnsi="Times New Roman" w:cs="Times New Roman"/>
          </w:rPr>
          <w:t xml:space="preserve">Myers, Ransom A. 1998. “When Do Environment–recruitment Correlations Work?” </w:t>
        </w:r>
        <w:r w:rsidRPr="00161D89">
          <w:rPr>
            <w:rFonts w:ascii="Times New Roman" w:eastAsia="Times New Roman" w:hAnsi="Times New Roman" w:cs="Times New Roman"/>
            <w:i/>
            <w:iCs/>
          </w:rPr>
          <w:t>Reviews in Fish Biology and Fisheries</w:t>
        </w:r>
        <w:r w:rsidRPr="00161D89">
          <w:rPr>
            <w:rFonts w:ascii="Times New Roman" w:eastAsia="Times New Roman" w:hAnsi="Times New Roman" w:cs="Times New Roman"/>
          </w:rPr>
          <w:t xml:space="preserve"> 8 (3):285–305. https://doi.org/10.1023/a:1008828730759.</w:t>
        </w:r>
      </w:ins>
    </w:p>
    <w:p w14:paraId="4A4FD747" w14:textId="77777777" w:rsidR="00161D89" w:rsidRPr="00161D89" w:rsidRDefault="00161D89">
      <w:pPr>
        <w:pStyle w:val="Bibliography"/>
        <w:rPr>
          <w:ins w:id="409" w:author="Microsoft Office User" w:date="2018-01-13T20:03:00Z"/>
          <w:rFonts w:ascii="Times New Roman" w:eastAsia="Times New Roman" w:hAnsi="Times New Roman" w:cs="Times New Roman"/>
        </w:rPr>
        <w:pPrChange w:id="410" w:author="Microsoft Office User" w:date="2018-01-13T20:03:00Z">
          <w:pPr>
            <w:widowControl w:val="0"/>
            <w:autoSpaceDE w:val="0"/>
            <w:autoSpaceDN w:val="0"/>
            <w:adjustRightInd w:val="0"/>
          </w:pPr>
        </w:pPrChange>
      </w:pPr>
      <w:ins w:id="411" w:author="Microsoft Office User" w:date="2018-01-13T20:03:00Z">
        <w:r w:rsidRPr="00161D89">
          <w:rPr>
            <w:rFonts w:ascii="Times New Roman" w:eastAsia="Times New Roman" w:hAnsi="Times New Roman" w:cs="Times New Roman"/>
          </w:rPr>
          <w:t>NOAA. 2016. “NOAA Fisheries Ecosystem-Based Fisheries Management Road Map.” https://www.st.nmfs.noaa.gov/ecosystems/ebfm/creating-an-ebfm-management-policy.</w:t>
        </w:r>
      </w:ins>
    </w:p>
    <w:p w14:paraId="74028A2B" w14:textId="77777777" w:rsidR="00161D89" w:rsidRPr="00161D89" w:rsidRDefault="00161D89">
      <w:pPr>
        <w:pStyle w:val="Bibliography"/>
        <w:rPr>
          <w:ins w:id="412" w:author="Microsoft Office User" w:date="2018-01-13T20:03:00Z"/>
          <w:rFonts w:ascii="Times New Roman" w:eastAsia="Times New Roman" w:hAnsi="Times New Roman" w:cs="Times New Roman"/>
        </w:rPr>
        <w:pPrChange w:id="413" w:author="Microsoft Office User" w:date="2018-01-13T20:03:00Z">
          <w:pPr>
            <w:widowControl w:val="0"/>
            <w:autoSpaceDE w:val="0"/>
            <w:autoSpaceDN w:val="0"/>
            <w:adjustRightInd w:val="0"/>
          </w:pPr>
        </w:pPrChange>
      </w:pPr>
      <w:ins w:id="414" w:author="Microsoft Office User" w:date="2018-01-13T20:03:00Z">
        <w:r w:rsidRPr="00161D89">
          <w:rPr>
            <w:rFonts w:ascii="Times New Roman" w:eastAsia="Times New Roman" w:hAnsi="Times New Roman" w:cs="Times New Roman"/>
          </w:rPr>
          <w:t xml:space="preserve">Olsson, P., C. Folke, and T.P. Hughes. 2008. “Navigating the Transition to Ecystem-Based Management of the Great Barrier Reef, Australia.” </w:t>
        </w:r>
        <w:r w:rsidRPr="00161D89">
          <w:rPr>
            <w:rFonts w:ascii="Times New Roman" w:eastAsia="Times New Roman" w:hAnsi="Times New Roman" w:cs="Times New Roman"/>
            <w:i/>
            <w:iCs/>
          </w:rPr>
          <w:t>Proceedings of the National Academy of Science of the United States of America</w:t>
        </w:r>
        <w:r w:rsidRPr="00161D89">
          <w:rPr>
            <w:rFonts w:ascii="Times New Roman" w:eastAsia="Times New Roman" w:hAnsi="Times New Roman" w:cs="Times New Roman"/>
          </w:rPr>
          <w:t xml:space="preserve"> 105:9489–94.</w:t>
        </w:r>
      </w:ins>
    </w:p>
    <w:p w14:paraId="207B897C" w14:textId="77777777" w:rsidR="00161D89" w:rsidRPr="00161D89" w:rsidRDefault="00161D89">
      <w:pPr>
        <w:pStyle w:val="Bibliography"/>
        <w:rPr>
          <w:ins w:id="415" w:author="Microsoft Office User" w:date="2018-01-13T20:03:00Z"/>
          <w:rFonts w:ascii="Times New Roman" w:eastAsia="Times New Roman" w:hAnsi="Times New Roman" w:cs="Times New Roman"/>
        </w:rPr>
        <w:pPrChange w:id="416" w:author="Microsoft Office User" w:date="2018-01-13T20:03:00Z">
          <w:pPr>
            <w:widowControl w:val="0"/>
            <w:autoSpaceDE w:val="0"/>
            <w:autoSpaceDN w:val="0"/>
            <w:adjustRightInd w:val="0"/>
          </w:pPr>
        </w:pPrChange>
      </w:pPr>
      <w:ins w:id="417" w:author="Microsoft Office User" w:date="2018-01-13T20:03:00Z">
        <w:r w:rsidRPr="00161D89">
          <w:rPr>
            <w:rFonts w:ascii="Times New Roman" w:eastAsia="Times New Roman" w:hAnsi="Times New Roman" w:cs="Times New Roman"/>
          </w:rPr>
          <w:t xml:space="preserve">Patrick, Wesley S., and Jason S. Link. 2015a. “Myths That Continue to Impede Progress in Ecosystem-Based Fisheries Management.”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40 (4):155–160.</w:t>
        </w:r>
      </w:ins>
    </w:p>
    <w:p w14:paraId="3E56293F" w14:textId="77777777" w:rsidR="00161D89" w:rsidRPr="00161D89" w:rsidRDefault="00161D89">
      <w:pPr>
        <w:pStyle w:val="Bibliography"/>
        <w:rPr>
          <w:ins w:id="418" w:author="Microsoft Office User" w:date="2018-01-13T20:03:00Z"/>
          <w:rFonts w:ascii="Times New Roman" w:eastAsia="Times New Roman" w:hAnsi="Times New Roman" w:cs="Times New Roman"/>
        </w:rPr>
        <w:pPrChange w:id="419" w:author="Microsoft Office User" w:date="2018-01-13T20:03:00Z">
          <w:pPr>
            <w:widowControl w:val="0"/>
            <w:autoSpaceDE w:val="0"/>
            <w:autoSpaceDN w:val="0"/>
            <w:adjustRightInd w:val="0"/>
          </w:pPr>
        </w:pPrChange>
      </w:pPr>
      <w:ins w:id="420" w:author="Microsoft Office User" w:date="2018-01-13T20:03:00Z">
        <w:r w:rsidRPr="00161D89">
          <w:rPr>
            <w:rFonts w:ascii="Times New Roman" w:eastAsia="Times New Roman" w:hAnsi="Times New Roman" w:cs="Times New Roman"/>
          </w:rPr>
          <w:t xml:space="preserve">———. 2015b. “Hidden in Plain Sight: Using Optimum Yield as a Policy Framework to Operationalize Ecosystem-Based Fisheries Management.”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62 (December):74–81. https://doi.org/10.1016/j.marpol.2015.08.014.</w:t>
        </w:r>
      </w:ins>
    </w:p>
    <w:p w14:paraId="0A792F81" w14:textId="77777777" w:rsidR="00161D89" w:rsidRPr="00161D89" w:rsidRDefault="00161D89">
      <w:pPr>
        <w:pStyle w:val="Bibliography"/>
        <w:rPr>
          <w:ins w:id="421" w:author="Microsoft Office User" w:date="2018-01-13T20:03:00Z"/>
          <w:rFonts w:ascii="Times New Roman" w:eastAsia="Times New Roman" w:hAnsi="Times New Roman" w:cs="Times New Roman"/>
        </w:rPr>
        <w:pPrChange w:id="422" w:author="Microsoft Office User" w:date="2018-01-13T20:03:00Z">
          <w:pPr>
            <w:widowControl w:val="0"/>
            <w:autoSpaceDE w:val="0"/>
            <w:autoSpaceDN w:val="0"/>
            <w:adjustRightInd w:val="0"/>
          </w:pPr>
        </w:pPrChange>
      </w:pPr>
      <w:ins w:id="423" w:author="Microsoft Office User" w:date="2018-01-13T20:03:00Z">
        <w:r w:rsidRPr="00161D89">
          <w:rPr>
            <w:rFonts w:ascii="Times New Roman" w:eastAsia="Times New Roman" w:hAnsi="Times New Roman" w:cs="Times New Roman"/>
          </w:rPr>
          <w:t>Pikitch, E. K., P.D. Boersma, I. L. Boyd, D. O. Conover, P. Cury, T.E. Essington, S. S. Heppell, et al. 2012. “Little Fish, Big Impact: Managing a Crucial Link in Ocean Food Webs.” Washington D.C.: Lenfest Ocean Program. http://www.oceanconservationsicence.org/foragefish.</w:t>
        </w:r>
      </w:ins>
    </w:p>
    <w:p w14:paraId="662024A1" w14:textId="77777777" w:rsidR="00161D89" w:rsidRPr="00161D89" w:rsidRDefault="00161D89">
      <w:pPr>
        <w:pStyle w:val="Bibliography"/>
        <w:rPr>
          <w:ins w:id="424" w:author="Microsoft Office User" w:date="2018-01-13T20:03:00Z"/>
          <w:rFonts w:ascii="Times New Roman" w:eastAsia="Times New Roman" w:hAnsi="Times New Roman" w:cs="Times New Roman"/>
        </w:rPr>
        <w:pPrChange w:id="425" w:author="Microsoft Office User" w:date="2018-01-13T20:03:00Z">
          <w:pPr>
            <w:widowControl w:val="0"/>
            <w:autoSpaceDE w:val="0"/>
            <w:autoSpaceDN w:val="0"/>
            <w:adjustRightInd w:val="0"/>
          </w:pPr>
        </w:pPrChange>
      </w:pPr>
      <w:ins w:id="426" w:author="Microsoft Office User" w:date="2018-01-13T20:03:00Z">
        <w:r w:rsidRPr="00161D89">
          <w:rPr>
            <w:rFonts w:ascii="Times New Roman" w:eastAsia="Times New Roman" w:hAnsi="Times New Roman" w:cs="Times New Roman"/>
          </w:rPr>
          <w:t xml:space="preserve">Pinsky, Malin L., and David Byler. 2015. “Fishing, Fast Growth and Climate Variability Increase the Risk of Collapse.” In </w:t>
        </w:r>
        <w:r w:rsidRPr="00161D89">
          <w:rPr>
            <w:rFonts w:ascii="Times New Roman" w:eastAsia="Times New Roman" w:hAnsi="Times New Roman" w:cs="Times New Roman"/>
            <w:i/>
            <w:iCs/>
          </w:rPr>
          <w:t>Proc. R. Soc. B</w:t>
        </w:r>
        <w:r w:rsidRPr="00161D89">
          <w:rPr>
            <w:rFonts w:ascii="Times New Roman" w:eastAsia="Times New Roman" w:hAnsi="Times New Roman" w:cs="Times New Roman"/>
          </w:rPr>
          <w:t>, 282:20151053. The Royal Society. http://rspb.royalsocietypublishing.org/content/282/1813/20151053.abstract.</w:t>
        </w:r>
      </w:ins>
    </w:p>
    <w:p w14:paraId="7A2A1A3D" w14:textId="77777777" w:rsidR="00161D89" w:rsidRPr="00161D89" w:rsidRDefault="00161D89">
      <w:pPr>
        <w:pStyle w:val="Bibliography"/>
        <w:rPr>
          <w:ins w:id="427" w:author="Microsoft Office User" w:date="2018-01-13T20:03:00Z"/>
          <w:rFonts w:ascii="Times New Roman" w:eastAsia="Times New Roman" w:hAnsi="Times New Roman" w:cs="Times New Roman"/>
        </w:rPr>
        <w:pPrChange w:id="428" w:author="Microsoft Office User" w:date="2018-01-13T20:03:00Z">
          <w:pPr>
            <w:widowControl w:val="0"/>
            <w:autoSpaceDE w:val="0"/>
            <w:autoSpaceDN w:val="0"/>
            <w:adjustRightInd w:val="0"/>
          </w:pPr>
        </w:pPrChange>
      </w:pPr>
      <w:ins w:id="429" w:author="Microsoft Office User" w:date="2018-01-13T20:03:00Z">
        <w:r w:rsidRPr="00161D89">
          <w:rPr>
            <w:rFonts w:ascii="Times New Roman" w:eastAsia="Times New Roman" w:hAnsi="Times New Roman" w:cs="Times New Roman"/>
          </w:rPr>
          <w:t xml:space="preserve">Pitcher, Tony J., Daniela Kalikoski, Katherine Short, Divya Varkey, and Ganapathiraju Pramod. 2009. “An Evaluation of Progress in Implementing Ecosystem-Based Management of Fisheries in 33 Countri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3 (2):223–232.</w:t>
        </w:r>
      </w:ins>
    </w:p>
    <w:p w14:paraId="3C3D89A0" w14:textId="77777777" w:rsidR="00161D89" w:rsidRPr="00161D89" w:rsidRDefault="00161D89">
      <w:pPr>
        <w:pStyle w:val="Bibliography"/>
        <w:rPr>
          <w:ins w:id="430" w:author="Microsoft Office User" w:date="2018-01-13T20:03:00Z"/>
          <w:rFonts w:ascii="Times New Roman" w:eastAsia="Times New Roman" w:hAnsi="Times New Roman" w:cs="Times New Roman"/>
        </w:rPr>
        <w:pPrChange w:id="431" w:author="Microsoft Office User" w:date="2018-01-13T20:03:00Z">
          <w:pPr>
            <w:widowControl w:val="0"/>
            <w:autoSpaceDE w:val="0"/>
            <w:autoSpaceDN w:val="0"/>
            <w:adjustRightInd w:val="0"/>
          </w:pPr>
        </w:pPrChange>
      </w:pPr>
      <w:ins w:id="432" w:author="Microsoft Office User" w:date="2018-01-13T20:03:00Z">
        <w:r w:rsidRPr="00161D89">
          <w:rPr>
            <w:rFonts w:ascii="Times New Roman" w:eastAsia="Times New Roman" w:hAnsi="Times New Roman" w:cs="Times New Roman"/>
          </w:rPr>
          <w:lastRenderedPageBreak/>
          <w: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t>
        </w:r>
        <w:r w:rsidRPr="00161D89">
          <w:rPr>
            <w:rFonts w:ascii="Times New Roman" w:eastAsia="Times New Roman" w:hAnsi="Times New Roman" w:cs="Times New Roman"/>
            <w:i/>
            <w:iCs/>
          </w:rPr>
          <w:t>ICES Journal of Marine Science: Journal Du Conseil</w:t>
        </w:r>
        <w:r w:rsidRPr="00161D89">
          <w:rPr>
            <w:rFonts w:ascii="Times New Roman" w:eastAsia="Times New Roman" w:hAnsi="Times New Roman" w:cs="Times New Roman"/>
          </w:rPr>
          <w:t xml:space="preserve"> 71 (8):2208–2220.</w:t>
        </w:r>
      </w:ins>
    </w:p>
    <w:p w14:paraId="1FD59585" w14:textId="77777777" w:rsidR="00161D89" w:rsidRPr="00161D89" w:rsidRDefault="00161D89">
      <w:pPr>
        <w:pStyle w:val="Bibliography"/>
        <w:rPr>
          <w:ins w:id="433" w:author="Microsoft Office User" w:date="2018-01-13T20:03:00Z"/>
          <w:rFonts w:ascii="Times New Roman" w:eastAsia="Times New Roman" w:hAnsi="Times New Roman" w:cs="Times New Roman"/>
        </w:rPr>
        <w:pPrChange w:id="434" w:author="Microsoft Office User" w:date="2018-01-13T20:03:00Z">
          <w:pPr>
            <w:widowControl w:val="0"/>
            <w:autoSpaceDE w:val="0"/>
            <w:autoSpaceDN w:val="0"/>
            <w:adjustRightInd w:val="0"/>
          </w:pPr>
        </w:pPrChange>
      </w:pPr>
      <w:ins w:id="435" w:author="Microsoft Office User" w:date="2018-01-13T20:03:00Z">
        <w:r w:rsidRPr="00161D89">
          <w:rPr>
            <w:rFonts w:ascii="Times New Roman" w:eastAsia="Times New Roman" w:hAnsi="Times New Roman" w:cs="Times New Roman"/>
          </w:rPr>
          <w:t xml:space="preserve">Rasulzada, Farida. 2014. “Creativity at Work and Its Relation to Well-Being.” </w:t>
        </w:r>
        <w:r w:rsidRPr="00161D89">
          <w:rPr>
            <w:rFonts w:ascii="Times New Roman" w:eastAsia="Times New Roman" w:hAnsi="Times New Roman" w:cs="Times New Roman"/>
            <w:i/>
            <w:iCs/>
          </w:rPr>
          <w:t>Creativity Research: An Interdisciplinary and Multidisciplinary Research Handbook</w:t>
        </w:r>
        <w:r w:rsidRPr="00161D89">
          <w:rPr>
            <w:rFonts w:ascii="Times New Roman" w:eastAsia="Times New Roman" w:hAnsi="Times New Roman" w:cs="Times New Roman"/>
          </w:rPr>
          <w:t>, 171–190.</w:t>
        </w:r>
      </w:ins>
    </w:p>
    <w:p w14:paraId="5FD5D35A" w14:textId="77777777" w:rsidR="00161D89" w:rsidRPr="00161D89" w:rsidRDefault="00161D89">
      <w:pPr>
        <w:pStyle w:val="Bibliography"/>
        <w:rPr>
          <w:ins w:id="436" w:author="Microsoft Office User" w:date="2018-01-13T20:03:00Z"/>
          <w:rFonts w:ascii="Times New Roman" w:eastAsia="Times New Roman" w:hAnsi="Times New Roman" w:cs="Times New Roman"/>
        </w:rPr>
        <w:pPrChange w:id="437" w:author="Microsoft Office User" w:date="2018-01-13T20:03:00Z">
          <w:pPr>
            <w:widowControl w:val="0"/>
            <w:autoSpaceDE w:val="0"/>
            <w:autoSpaceDN w:val="0"/>
            <w:adjustRightInd w:val="0"/>
          </w:pPr>
        </w:pPrChange>
      </w:pPr>
      <w:ins w:id="438" w:author="Microsoft Office User" w:date="2018-01-13T20:03:00Z">
        <w:r w:rsidRPr="00161D89">
          <w:rPr>
            <w:rFonts w:ascii="Times New Roman" w:eastAsia="Times New Roman" w:hAnsi="Times New Roman" w:cs="Times New Roman"/>
          </w:rPr>
          <w:t xml:space="preserve">Skern-Mauritzen, Mette, Geir Ottersen, Nils Olav Handegard, Geir Huse, Gjert E. Dingsør, Nils C. Stenseth, and Olav S. Kjesbu. 2016. “Ecosystem Processes Are Rarely Included in Tactical Fisheries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7 (1):165–75. https://doi.org/10.1111/faf.12111.</w:t>
        </w:r>
      </w:ins>
    </w:p>
    <w:p w14:paraId="2919FAD7" w14:textId="77777777" w:rsidR="00161D89" w:rsidRPr="00161D89" w:rsidRDefault="00161D89">
      <w:pPr>
        <w:pStyle w:val="Bibliography"/>
        <w:rPr>
          <w:ins w:id="439" w:author="Microsoft Office User" w:date="2018-01-13T20:03:00Z"/>
          <w:rFonts w:ascii="Times New Roman" w:eastAsia="Times New Roman" w:hAnsi="Times New Roman" w:cs="Times New Roman"/>
        </w:rPr>
        <w:pPrChange w:id="440" w:author="Microsoft Office User" w:date="2018-01-13T20:03:00Z">
          <w:pPr>
            <w:widowControl w:val="0"/>
            <w:autoSpaceDE w:val="0"/>
            <w:autoSpaceDN w:val="0"/>
            <w:adjustRightInd w:val="0"/>
          </w:pPr>
        </w:pPrChange>
      </w:pPr>
      <w:ins w:id="441" w:author="Microsoft Office User" w:date="2018-01-13T20:03:00Z">
        <w:r w:rsidRPr="00161D89">
          <w:rPr>
            <w:rFonts w:ascii="Times New Roman" w:eastAsia="Times New Roman" w:hAnsi="Times New Roman" w:cs="Times New Roman"/>
          </w:rPr>
          <w:t xml:space="preserve">Smith, A. D., C. J. Brown, C. M. Bulman, E. A. Fulton, P. Johnson, I. C. Kaplan, H. Lozano-Montes, et al. 2011. “Impacts of Fishing Low-Trophic Level Species on Marine Ecosystems.” </w:t>
        </w:r>
        <w:r w:rsidRPr="00161D89">
          <w:rPr>
            <w:rFonts w:ascii="Times New Roman" w:eastAsia="Times New Roman" w:hAnsi="Times New Roman" w:cs="Times New Roman"/>
            <w:i/>
            <w:iCs/>
          </w:rPr>
          <w:t>Science</w:t>
        </w:r>
        <w:r w:rsidRPr="00161D89">
          <w:rPr>
            <w:rFonts w:ascii="Times New Roman" w:eastAsia="Times New Roman" w:hAnsi="Times New Roman" w:cs="Times New Roman"/>
          </w:rPr>
          <w:t xml:space="preserve"> 333 (6046):1147–50. https://doi.org/10.1126/science.1209395.</w:t>
        </w:r>
      </w:ins>
    </w:p>
    <w:p w14:paraId="64B8C718" w14:textId="77777777" w:rsidR="00161D89" w:rsidRPr="00161D89" w:rsidRDefault="00161D89">
      <w:pPr>
        <w:pStyle w:val="Bibliography"/>
        <w:rPr>
          <w:ins w:id="442" w:author="Microsoft Office User" w:date="2018-01-13T20:03:00Z"/>
          <w:rFonts w:ascii="Times New Roman" w:eastAsia="Times New Roman" w:hAnsi="Times New Roman" w:cs="Times New Roman"/>
        </w:rPr>
        <w:pPrChange w:id="443" w:author="Microsoft Office User" w:date="2018-01-13T20:03:00Z">
          <w:pPr>
            <w:widowControl w:val="0"/>
            <w:autoSpaceDE w:val="0"/>
            <w:autoSpaceDN w:val="0"/>
            <w:adjustRightInd w:val="0"/>
          </w:pPr>
        </w:pPrChange>
      </w:pPr>
      <w:ins w:id="444" w:author="Microsoft Office User" w:date="2018-01-13T20:03:00Z">
        <w:r w:rsidRPr="00161D89">
          <w:rPr>
            <w:rFonts w:ascii="Times New Roman" w:eastAsia="Times New Roman" w:hAnsi="Times New Roman" w:cs="Times New Roman"/>
          </w:rPr>
          <w:t xml:space="preserve">Tallis, Heather, Phillip S. Levin, Mary Ruckelshaus, Sarah E. Lester, Karen L. McLeod, David L. Fluharty, and Benjamin S. Halpern. 2010. “The Many Faces of Ecosystem-Based Management: Making the Process Work Today in Real Plac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4 (2):340–348.</w:t>
        </w:r>
      </w:ins>
    </w:p>
    <w:p w14:paraId="1FBADE61" w14:textId="77777777" w:rsidR="00161D89" w:rsidRPr="00161D89" w:rsidRDefault="00161D89">
      <w:pPr>
        <w:pStyle w:val="Bibliography"/>
        <w:rPr>
          <w:ins w:id="445" w:author="Microsoft Office User" w:date="2018-01-13T20:03:00Z"/>
          <w:rFonts w:ascii="Times New Roman" w:eastAsia="Times New Roman" w:hAnsi="Times New Roman" w:cs="Times New Roman"/>
        </w:rPr>
        <w:pPrChange w:id="446" w:author="Microsoft Office User" w:date="2018-01-13T20:03:00Z">
          <w:pPr>
            <w:widowControl w:val="0"/>
            <w:autoSpaceDE w:val="0"/>
            <w:autoSpaceDN w:val="0"/>
            <w:adjustRightInd w:val="0"/>
          </w:pPr>
        </w:pPrChange>
      </w:pPr>
      <w:ins w:id="447" w:author="Microsoft Office User" w:date="2018-01-13T20:03:00Z">
        <w:r w:rsidRPr="00161D89">
          <w:rPr>
            <w:rFonts w:ascii="Times New Roman" w:eastAsia="Times New Roman" w:hAnsi="Times New Roman" w:cs="Times New Roman"/>
          </w:rPr>
          <w:t>Young, C de, A Charles, and A Hjort. 2008. “Human Dimensions of the Ecosystem Approach to Fisheries: An Overview of Context, Concepts, Tools and Methods.” 489. FAO Fisheries Technical Paper. Rome: FAO.</w:t>
        </w:r>
      </w:ins>
    </w:p>
    <w:p w14:paraId="5EF1EFFA" w14:textId="77777777" w:rsidR="00161D89" w:rsidRPr="00161D89" w:rsidRDefault="00161D89">
      <w:pPr>
        <w:pStyle w:val="Bibliography"/>
        <w:rPr>
          <w:ins w:id="448" w:author="Microsoft Office User" w:date="2018-01-13T20:03:00Z"/>
          <w:rFonts w:ascii="Times New Roman" w:eastAsia="Times New Roman" w:hAnsi="Times New Roman" w:cs="Times New Roman"/>
        </w:rPr>
        <w:pPrChange w:id="449" w:author="Microsoft Office User" w:date="2018-01-13T20:03:00Z">
          <w:pPr>
            <w:widowControl w:val="0"/>
            <w:autoSpaceDE w:val="0"/>
            <w:autoSpaceDN w:val="0"/>
            <w:adjustRightInd w:val="0"/>
          </w:pPr>
        </w:pPrChange>
      </w:pPr>
      <w:ins w:id="450" w:author="Microsoft Office User" w:date="2018-01-13T20:03:00Z">
        <w:r w:rsidRPr="00161D89">
          <w:rPr>
            <w:rFonts w:ascii="Times New Roman" w:eastAsia="Times New Roman" w:hAnsi="Times New Roman" w:cs="Times New Roman"/>
          </w:rPr>
          <w:t xml:space="preserve">Zador, Stephani G., Kirstin K. Holsman, Kerim Y. Aydin, and Sarah K. Gaichas. 2017. “Ecosystem Considerations in Alaska: The Value of Qualitative Assessments.”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xml:space="preserve"> 74 (1):421–30. https://doi.org/10.1093/icesjms/fsw144.</w:t>
        </w:r>
      </w:ins>
    </w:p>
    <w:p w14:paraId="38DFF8A1" w14:textId="0CBCADAB"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236"/>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commentRangeStart w:id="451"/>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commentRangeEnd w:id="451"/>
            <w:r w:rsidR="00906A69">
              <w:rPr>
                <w:rStyle w:val="CommentReference"/>
                <w:rFonts w:ascii="Times New Roman" w:hAnsi="Times New Roman"/>
              </w:rPr>
              <w:commentReference w:id="451"/>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3"/>
      <w:footerReference w:type="default" r:id="rId14"/>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ndows User" w:date="2017-10-13T14:24:00Z" w:initials="WU">
    <w:p w14:paraId="78E4970B" w14:textId="17D96495" w:rsidR="001A2237" w:rsidRDefault="001A2237">
      <w:pPr>
        <w:pStyle w:val="CommentText"/>
      </w:pPr>
      <w:r>
        <w:rPr>
          <w:rStyle w:val="CommentReference"/>
        </w:rPr>
        <w:annotationRef/>
      </w:r>
      <w:r>
        <w:t>This phrase is confusing here.  Explanations of what?  You also make the point that assessments which include environmental covariates aren’t necessarily more accurate, less biased, etc. – so “successes” doesn’t seem appropriate.  How about something like:</w:t>
      </w:r>
    </w:p>
    <w:p w14:paraId="09F468DF" w14:textId="09D65ED2" w:rsidR="001A2237" w:rsidRDefault="001A2237">
      <w:pPr>
        <w:pStyle w:val="CommentText"/>
      </w:pPr>
    </w:p>
    <w:p w14:paraId="00005105" w14:textId="3FCA490F" w:rsidR="001A2237" w:rsidRDefault="001A2237">
      <w:pPr>
        <w:pStyle w:val="CommentText"/>
      </w:pPr>
      <w:r>
        <w:t>Inclusion of ecosystem information in stock assessments: a review of federally managed stocks in the U.S.</w:t>
      </w:r>
    </w:p>
    <w:p w14:paraId="0746209C" w14:textId="77777777" w:rsidR="001A2237" w:rsidRDefault="001A2237">
      <w:pPr>
        <w:pStyle w:val="CommentText"/>
      </w:pPr>
    </w:p>
    <w:p w14:paraId="33870D2D" w14:textId="059D7A30" w:rsidR="001A2237" w:rsidRDefault="001A2237">
      <w:pPr>
        <w:pStyle w:val="CommentText"/>
      </w:pPr>
      <w:r>
        <w:t xml:space="preserve">TEE: Successes, challenges in including ecosystem information in U.S. fishery stock assessments reveals __.  We just need to fill in blank. </w:t>
      </w:r>
    </w:p>
  </w:comment>
  <w:comment w:id="14" w:author="Timothy Essington" w:date="2017-10-13T14:31:00Z" w:initials="TE">
    <w:p w14:paraId="172F8C86" w14:textId="148C6396" w:rsidR="001A2237" w:rsidRDefault="001A2237">
      <w:pPr>
        <w:pStyle w:val="CommentText"/>
      </w:pPr>
      <w:r>
        <w:rPr>
          <w:rStyle w:val="CommentReference"/>
        </w:rPr>
        <w:annotationRef/>
      </w:r>
      <w:r>
        <w:t>This is an interesting point.  One could argue that being included in ecological background or qualitative could lead to incorporation into assessment model (say, informing plausible values of M, whether M is stationary, recruitment variability).  Perhaps we make this claim more strongly – the inclusion of considerations suggest the potential to improve stock assessment by supporting model assumptions or parameter values.</w:t>
      </w:r>
    </w:p>
  </w:comment>
  <w:comment w:id="15" w:author="Windows User" w:date="2017-10-11T07:54:00Z" w:initials="WU">
    <w:p w14:paraId="779F87D6" w14:textId="2B174839" w:rsidR="001A2237" w:rsidRDefault="001A2237">
      <w:pPr>
        <w:pStyle w:val="CommentText"/>
      </w:pPr>
      <w:r>
        <w:rPr>
          <w:rStyle w:val="CommentReference"/>
        </w:rPr>
        <w:annotationRef/>
      </w:r>
      <w:r>
        <w:t>Can you be more specific?  My edits here are aimed at giving the direction of the relationship for each of these factors.</w:t>
      </w:r>
    </w:p>
  </w:comment>
  <w:comment w:id="27" w:author="Microsoft Office User" w:date="2017-10-30T10:02:00Z" w:initials="Office">
    <w:p w14:paraId="4756633C" w14:textId="77777777" w:rsidR="001A2237" w:rsidRPr="00F40A1C" w:rsidRDefault="001A2237" w:rsidP="00F40A1C">
      <w:pPr>
        <w:spacing w:before="0" w:after="0" w:line="240" w:lineRule="auto"/>
        <w:rPr>
          <w:rFonts w:ascii="Times New Roman" w:eastAsia="Times New Roman" w:hAnsi="Times New Roman" w:cs="Times New Roman"/>
          <w:sz w:val="24"/>
          <w:szCs w:val="24"/>
        </w:rPr>
      </w:pPr>
      <w:r>
        <w:rPr>
          <w:rStyle w:val="CommentReference"/>
        </w:rPr>
        <w:annotationRef/>
      </w:r>
      <w:r>
        <w:t xml:space="preserve">From </w:t>
      </w:r>
      <w:proofErr w:type="spellStart"/>
      <w:r>
        <w:t>psl</w:t>
      </w:r>
      <w:proofErr w:type="spellEnd"/>
      <w:r>
        <w:t xml:space="preserve">: </w:t>
      </w:r>
      <w:r w:rsidRPr="00F40A1C">
        <w:rPr>
          <w:rFonts w:ascii="Arial" w:eastAsia="Times New Roman" w:hAnsi="Arial" w:cs="Arial"/>
          <w:color w:val="222222"/>
          <w:sz w:val="19"/>
          <w:szCs w:val="19"/>
          <w:shd w:val="clear" w:color="auto" w:fill="FFFFFF"/>
        </w:rPr>
        <w:t xml:space="preserve">you set this up as implementation of </w:t>
      </w:r>
      <w:proofErr w:type="spellStart"/>
      <w:r w:rsidRPr="00F40A1C">
        <w:rPr>
          <w:rFonts w:ascii="Arial" w:eastAsia="Times New Roman" w:hAnsi="Arial" w:cs="Arial"/>
          <w:color w:val="222222"/>
          <w:sz w:val="19"/>
          <w:szCs w:val="19"/>
          <w:shd w:val="clear" w:color="auto" w:fill="FFFFFF"/>
        </w:rPr>
        <w:t>ebfm</w:t>
      </w:r>
      <w:proofErr w:type="spellEnd"/>
      <w:r w:rsidRPr="00F40A1C">
        <w:rPr>
          <w:rFonts w:ascii="Arial" w:eastAsia="Times New Roman" w:hAnsi="Arial" w:cs="Arial"/>
          <w:color w:val="222222"/>
          <w:sz w:val="19"/>
          <w:szCs w:val="19"/>
          <w:shd w:val="clear" w:color="auto" w:fill="FFFFFF"/>
        </w:rPr>
        <w:t xml:space="preserve"> has been slow.  What about saying that this conclusion could be wrong because it largely ignores how eco considerations could be blended into single-species assessments.  In other words, we suggest that the common conclusion that EBFM isn’t being implemented could be wrong, and we test that here.  It’s sight a subtle shift, but I think it’s a more compelling (and I think more accurate) framing for this.</w:t>
      </w:r>
    </w:p>
    <w:p w14:paraId="65F8A13C" w14:textId="32AFB210" w:rsidR="001A2237" w:rsidRDefault="001A2237">
      <w:pPr>
        <w:pStyle w:val="CommentText"/>
      </w:pPr>
    </w:p>
    <w:p w14:paraId="55F9E25D" w14:textId="77777777" w:rsidR="001A2237" w:rsidRDefault="001A2237">
      <w:pPr>
        <w:pStyle w:val="CommentText"/>
      </w:pPr>
    </w:p>
    <w:p w14:paraId="215EF245" w14:textId="77777777" w:rsidR="001A2237" w:rsidRPr="00F40A1C" w:rsidRDefault="001A2237" w:rsidP="00F40A1C">
      <w:pPr>
        <w:shd w:val="clear" w:color="auto" w:fill="FFFFFF"/>
        <w:spacing w:before="0" w:after="0" w:line="240" w:lineRule="auto"/>
        <w:rPr>
          <w:rFonts w:ascii="Arial" w:eastAsia="Times New Roman" w:hAnsi="Arial" w:cs="Arial"/>
          <w:color w:val="222222"/>
          <w:sz w:val="19"/>
          <w:szCs w:val="19"/>
        </w:rPr>
      </w:pPr>
      <w:r>
        <w:t xml:space="preserve">From tee: </w:t>
      </w:r>
      <w:r w:rsidRPr="00F40A1C">
        <w:rPr>
          <w:rFonts w:ascii="Arial" w:eastAsia="Times New Roman" w:hAnsi="Arial" w:cs="Arial"/>
          <w:color w:val="222222"/>
          <w:sz w:val="19"/>
          <w:szCs w:val="19"/>
        </w:rPr>
        <w:t>Ecosystem information is adopted in a number of different ways</w:t>
      </w:r>
    </w:p>
    <w:p w14:paraId="52810DDE" w14:textId="77777777" w:rsidR="001A2237" w:rsidRPr="00F40A1C" w:rsidRDefault="001A2237"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If you have data, it will be used</w:t>
      </w:r>
    </w:p>
    <w:p w14:paraId="3BFDDE75" w14:textId="77777777" w:rsidR="001A2237" w:rsidRPr="00F40A1C" w:rsidRDefault="001A2237"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Types of information used is highly regional and contextual, likely reflecting implicit knowledge of key factors</w:t>
      </w:r>
    </w:p>
    <w:p w14:paraId="4E6CEC1C" w14:textId="116B1C1A" w:rsidR="001A2237" w:rsidRDefault="001A2237">
      <w:pPr>
        <w:pStyle w:val="CommentText"/>
      </w:pPr>
    </w:p>
  </w:comment>
  <w:comment w:id="29" w:author="Microsoft Office User" w:date="2017-10-31T16:01:00Z" w:initials="Office">
    <w:p w14:paraId="6B13A973" w14:textId="77777777" w:rsidR="001A2237" w:rsidRDefault="001A2237" w:rsidP="00571A1C">
      <w:r>
        <w:rPr>
          <w:rStyle w:val="CommentReference"/>
        </w:rPr>
        <w:annotationRef/>
      </w:r>
      <w:r>
        <w:t>Put somewhere: Council and stakeholder perceptions are not a barrier to EBFM—NE and MA councils and stakeholders are open to it (</w:t>
      </w:r>
      <w:proofErr w:type="spellStart"/>
      <w:r>
        <w:t>Biedron</w:t>
      </w:r>
      <w:proofErr w:type="spellEnd"/>
      <w:r>
        <w:t xml:space="preserve"> and Knuth 2016)</w:t>
      </w:r>
    </w:p>
    <w:p w14:paraId="228D777F" w14:textId="254BE16C" w:rsidR="001A2237" w:rsidRDefault="001A2237">
      <w:pPr>
        <w:pStyle w:val="CommentText"/>
      </w:pPr>
    </w:p>
  </w:comment>
  <w:comment w:id="121" w:author="Timothy Essington" w:date="2017-10-13T15:26:00Z" w:initials="TE">
    <w:p w14:paraId="4F314924" w14:textId="371DFE13" w:rsidR="001A2237" w:rsidRDefault="001A2237">
      <w:pPr>
        <w:pStyle w:val="CommentText"/>
      </w:pPr>
      <w:r>
        <w:rPr>
          <w:rStyle w:val="CommentReference"/>
        </w:rPr>
        <w:annotationRef/>
      </w:r>
      <w:r>
        <w:t>Perhaps we say that in developed countries, fisheries are managed by setting effort or output controls that are adapted based on stock assessments</w:t>
      </w:r>
    </w:p>
  </w:comment>
  <w:comment w:id="123" w:author="Windows User" w:date="2017-10-11T08:03:00Z" w:initials="WU">
    <w:p w14:paraId="67C7AB4E" w14:textId="76E6EC2F" w:rsidR="001A2237" w:rsidRDefault="001A2237">
      <w:pPr>
        <w:pStyle w:val="CommentText"/>
      </w:pPr>
      <w:r>
        <w:rPr>
          <w:rStyle w:val="CommentReference"/>
        </w:rPr>
        <w:annotationRef/>
      </w:r>
      <w:r>
        <w:t xml:space="preserve">The councils don’t really review the assessments in the sense of deciding whether to accept them.  The main review (at least in the Northeast) is done by independent stock assessment experts at a formal stock assessment review meeting.  The Councils have played a role in setting up this review process, but in practice, the review is quite independent of the Council (again, at least in the Northeast).  Here’s the formal description of this process: </w:t>
      </w:r>
      <w:hyperlink r:id="rId1" w:history="1">
        <w:r w:rsidRPr="00CC51AD">
          <w:rPr>
            <w:rStyle w:val="Hyperlink"/>
          </w:rPr>
          <w:t>https://www.st.nmfs.noaa.gov/science-quality-assurance/MSA-peer-review-processes/index</w:t>
        </w:r>
      </w:hyperlink>
    </w:p>
    <w:p w14:paraId="4E02F6DB" w14:textId="77777777" w:rsidR="001A2237" w:rsidRDefault="001A2237">
      <w:pPr>
        <w:pStyle w:val="CommentText"/>
      </w:pPr>
    </w:p>
  </w:comment>
  <w:comment w:id="125" w:author="Windows User" w:date="2017-10-11T08:06:00Z" w:initials="WU">
    <w:p w14:paraId="653B8469" w14:textId="21CA05F8" w:rsidR="001A2237" w:rsidRDefault="001A2237">
      <w:pPr>
        <w:pStyle w:val="CommentText"/>
      </w:pPr>
      <w:r>
        <w:rPr>
          <w:rStyle w:val="CommentReference"/>
        </w:rPr>
        <w:annotationRef/>
      </w:r>
      <w:r>
        <w:t>I don’t think the regional council system is common to other developed countries.</w:t>
      </w:r>
    </w:p>
  </w:comment>
  <w:comment w:id="129" w:author="Windows User" w:date="2017-10-11T08:09:00Z" w:initials="WU">
    <w:p w14:paraId="527D90EB" w14:textId="47E78ED4" w:rsidR="001A2237" w:rsidRDefault="001A2237">
      <w:pPr>
        <w:pStyle w:val="CommentText"/>
      </w:pPr>
      <w:r>
        <w:rPr>
          <w:rStyle w:val="CommentReference"/>
        </w:rPr>
        <w:annotationRef/>
      </w:r>
      <w:r>
        <w:t>Here might be a good place to contrast the growing body of academic research on inclusion of ecosystem considerations with the proposition that what we don’t know is how much this is being taken up and included in “operational stock assessments” – i.e., the ones that are directly used to guide management.</w:t>
      </w:r>
    </w:p>
  </w:comment>
  <w:comment w:id="132" w:author="Timothy Essington" w:date="2017-10-13T15:27:00Z" w:initials="TE">
    <w:p w14:paraId="5C2BFC36" w14:textId="4630F3A3" w:rsidR="001A2237" w:rsidRDefault="001A2237">
      <w:pPr>
        <w:pStyle w:val="CommentText"/>
      </w:pPr>
      <w:r>
        <w:rPr>
          <w:rStyle w:val="CommentReference"/>
        </w:rPr>
        <w:annotationRef/>
      </w:r>
      <w:r>
        <w:t>I like Olaf’s idea here, seems like a useful framing device</w:t>
      </w:r>
    </w:p>
  </w:comment>
  <w:comment w:id="148" w:author="Windows User" w:date="2017-10-13T15:31:00Z" w:initials="WU">
    <w:p w14:paraId="0527ED2E" w14:textId="107F68D3" w:rsidR="001A2237" w:rsidRDefault="001A2237">
      <w:pPr>
        <w:pStyle w:val="CommentText"/>
      </w:pPr>
      <w:r>
        <w:rPr>
          <w:rStyle w:val="CommentReference"/>
        </w:rPr>
        <w:annotationRef/>
      </w:r>
      <w:r>
        <w:t xml:space="preserve">Should probably define this more clearly.  This is where you define how this paper differs from </w:t>
      </w:r>
      <w:proofErr w:type="spellStart"/>
      <w:r>
        <w:t>Skern-Mauritzen</w:t>
      </w:r>
      <w:proofErr w:type="spellEnd"/>
      <w:r>
        <w:t>, so need to be clear and specific.</w:t>
      </w:r>
    </w:p>
    <w:p w14:paraId="3891FDDA" w14:textId="77777777" w:rsidR="001A2237" w:rsidRDefault="001A2237">
      <w:pPr>
        <w:pStyle w:val="CommentText"/>
      </w:pPr>
    </w:p>
    <w:p w14:paraId="221290C5" w14:textId="292D563A" w:rsidR="001A2237" w:rsidRDefault="001A2237">
      <w:pPr>
        <w:pStyle w:val="CommentText"/>
      </w:pPr>
      <w:r>
        <w:t>TEE: agreed, giving specific examples. Seems to me the productivity is probably the most important thing, so saying that it’s only one seems unconvincing.   Perhaps saying something like “Any review of use of broader system information needs to identify all possible ways such information might be included in management advice in general, and stock assessments in particular.  On one end of the continuum is explicit inclusion of external parameters driving key population vital rates into assessment models.  On the other hand, is broader qualitative considerations that inform model development in unknown ways.</w:t>
      </w:r>
    </w:p>
  </w:comment>
  <w:comment w:id="185" w:author="Windows User" w:date="2017-10-11T08:31:00Z" w:initials="WU">
    <w:p w14:paraId="2C77DD14" w14:textId="772F76D4" w:rsidR="001A2237" w:rsidRDefault="001A2237">
      <w:pPr>
        <w:pStyle w:val="CommentText"/>
      </w:pPr>
      <w:r>
        <w:rPr>
          <w:rStyle w:val="CommentReference"/>
        </w:rPr>
        <w:annotationRef/>
      </w:r>
      <w:r>
        <w:t xml:space="preserve">First use of this term.  I think it’s helpful, but I would introduce it earlier and define it.  A few old folks probably remember “extended survivors analysis” so need to define the term clearly. </w:t>
      </w:r>
    </w:p>
  </w:comment>
  <w:comment w:id="194" w:author="Windows User" w:date="2017-10-11T09:38:00Z" w:initials="WU">
    <w:p w14:paraId="74020440" w14:textId="7406CBA1" w:rsidR="001A2237" w:rsidRDefault="001A2237">
      <w:pPr>
        <w:pStyle w:val="CommentText"/>
      </w:pPr>
      <w:r>
        <w:rPr>
          <w:rStyle w:val="CommentReference"/>
        </w:rPr>
        <w:annotationRef/>
      </w:r>
      <w:r>
        <w:t>A citation would be helpful to support this if you can think of one.</w:t>
      </w:r>
    </w:p>
  </w:comment>
  <w:comment w:id="199" w:author="Windows User" w:date="2017-10-11T09:43:00Z" w:initials="WU">
    <w:p w14:paraId="3E99112F" w14:textId="4CDFF312" w:rsidR="001A2237" w:rsidRDefault="001A2237">
      <w:pPr>
        <w:pStyle w:val="CommentText"/>
      </w:pPr>
      <w:r>
        <w:rPr>
          <w:rStyle w:val="CommentReference"/>
        </w:rPr>
        <w:annotationRef/>
      </w:r>
      <w:r>
        <w:t>I assume this is the situation that you’re referring to hear, but it’s not clear.</w:t>
      </w:r>
    </w:p>
  </w:comment>
  <w:comment w:id="200" w:author="Windows User" w:date="2017-10-11T09:44:00Z" w:initials="WU">
    <w:p w14:paraId="01FE21EC" w14:textId="3EA8A02E" w:rsidR="001A2237" w:rsidRDefault="001A2237">
      <w:pPr>
        <w:pStyle w:val="CommentText"/>
      </w:pPr>
      <w:r>
        <w:rPr>
          <w:rStyle w:val="CommentReference"/>
        </w:rPr>
        <w:annotationRef/>
      </w:r>
      <w:r>
        <w:t>Maybe worth specifically defining overfished as used by NMFS in these FSSI status designations.  Is it just B&lt;0.5Bmsy?</w:t>
      </w:r>
    </w:p>
  </w:comment>
  <w:comment w:id="201" w:author="Windows User" w:date="2017-10-11T09:46:00Z" w:initials="WU">
    <w:p w14:paraId="537C29FF" w14:textId="6A3B92C0" w:rsidR="001A2237" w:rsidRDefault="001A2237">
      <w:pPr>
        <w:pStyle w:val="CommentText"/>
      </w:pPr>
      <w:r>
        <w:rPr>
          <w:rStyle w:val="CommentReference"/>
        </w:rPr>
        <w:annotationRef/>
      </w:r>
      <w:r>
        <w:t>So, if I understand this right, any assessments done by the NEFSC and the AFSC would score as “high” for diet data availability and all assessments done by other centers would score as “low”?  If that’s correct, I would recommend changing how you present this.  It’s hard to attribute any differences to diet data availability when there may be other systematic differences between the Centers.</w:t>
      </w:r>
    </w:p>
    <w:p w14:paraId="27A28D53" w14:textId="77777777" w:rsidR="001A2237" w:rsidRDefault="001A2237">
      <w:pPr>
        <w:pStyle w:val="CommentText"/>
      </w:pPr>
    </w:p>
    <w:p w14:paraId="6779FDEC" w14:textId="35D78DA8" w:rsidR="001A2237" w:rsidRDefault="001A2237">
      <w:pPr>
        <w:pStyle w:val="CommentText"/>
      </w:pPr>
      <w:r>
        <w:t xml:space="preserve">You could keep the same analysis but instead of referring to this as a test of the “role of data availability” you could hypothesize that the Centers which have longstanding stomach contents analysis programs are more likely to produce assessments in which predator-prey interactions are included.  That might seem like a subtle shift, but I think it will be important for reviewers not to feel like there’s a bait and switch going on here – you promised an analysis of diet data availability, but really all you did was compare assessments among the Centers.  </w:t>
      </w:r>
    </w:p>
  </w:comment>
  <w:comment w:id="202" w:author="Windows User" w:date="2017-10-11T09:55:00Z" w:initials="WU">
    <w:p w14:paraId="2724331D" w14:textId="3F9E4407" w:rsidR="001A2237" w:rsidRDefault="001A2237">
      <w:pPr>
        <w:pStyle w:val="CommentText"/>
      </w:pPr>
      <w:r>
        <w:rPr>
          <w:rStyle w:val="CommentReference"/>
        </w:rPr>
        <w:annotationRef/>
      </w:r>
      <w:r>
        <w:t>I’m confused.  If 40% of assessments included “bycatch of the target species” how can only 24% of assessments include “at least one ecosystem factor quantitatively”?  Is “bycatch of the target species” not considered an ecosystem factor?</w:t>
      </w:r>
    </w:p>
  </w:comment>
  <w:comment w:id="203" w:author="Windows User" w:date="2017-10-11T09:58:00Z" w:initials="WU">
    <w:p w14:paraId="5824FE05" w14:textId="0E0EE757" w:rsidR="001A2237" w:rsidRDefault="001A2237">
      <w:pPr>
        <w:pStyle w:val="CommentText"/>
      </w:pPr>
      <w:r>
        <w:rPr>
          <w:rStyle w:val="CommentReference"/>
        </w:rPr>
        <w:annotationRef/>
      </w:r>
      <w:r>
        <w:t>Does included hear mean quantitatively?  Need to be specific as you also counted assessments that include a factor qualitatively.</w:t>
      </w:r>
    </w:p>
  </w:comment>
  <w:comment w:id="204" w:author="Windows User" w:date="2017-10-11T10:05:00Z" w:initials="WU">
    <w:p w14:paraId="3F1EAAFE" w14:textId="382EA1A9" w:rsidR="001A2237" w:rsidRDefault="001A2237">
      <w:pPr>
        <w:pStyle w:val="CommentText"/>
      </w:pPr>
      <w:r>
        <w:rPr>
          <w:rStyle w:val="CommentReference"/>
        </w:rPr>
        <w:annotationRef/>
      </w:r>
      <w:r>
        <w:t>Was there some statistical analysis done here or just visually comparing the bars in the graph below.  If you did a chi square test, for example, you should report the details here.  If not, probably no need to include it.  Seems like statistical overkill, but a reviewer might ask for it.</w:t>
      </w:r>
    </w:p>
  </w:comment>
  <w:comment w:id="205" w:author="Windows User" w:date="2017-10-11T10:09:00Z" w:initials="WU">
    <w:p w14:paraId="2190D8BD" w14:textId="6D70EE35" w:rsidR="001A2237" w:rsidRDefault="001A2237">
      <w:pPr>
        <w:pStyle w:val="CommentText"/>
      </w:pPr>
      <w:r>
        <w:rPr>
          <w:rStyle w:val="CommentReference"/>
        </w:rPr>
        <w:annotationRef/>
      </w:r>
      <w:r>
        <w:t>I prefer “stomach content labs” but it’s up to you.  I don’t think they do comprehensive diet analysis using, for example, food web biomarkers.  I think these are “gut shops” – but I could be wrong.</w:t>
      </w:r>
    </w:p>
  </w:comment>
  <w:comment w:id="218" w:author="Windows User" w:date="2017-10-11T11:24:00Z" w:initials="WU">
    <w:p w14:paraId="01C2D387" w14:textId="04D70DA5" w:rsidR="001A2237" w:rsidRDefault="001A2237">
      <w:pPr>
        <w:pStyle w:val="CommentText"/>
      </w:pPr>
      <w:r>
        <w:rPr>
          <w:rStyle w:val="CommentReference"/>
        </w:rPr>
        <w:annotationRef/>
      </w:r>
      <w:r>
        <w:t>Not clear what this means</w:t>
      </w:r>
    </w:p>
  </w:comment>
  <w:comment w:id="221" w:author="Windows User" w:date="2017-10-11T11:28:00Z" w:initials="WU">
    <w:p w14:paraId="1D739978" w14:textId="36ED3547" w:rsidR="001A2237" w:rsidRDefault="001A2237">
      <w:pPr>
        <w:pStyle w:val="CommentText"/>
      </w:pPr>
      <w:r>
        <w:rPr>
          <w:rStyle w:val="CommentReference"/>
        </w:rPr>
        <w:annotationRef/>
      </w:r>
      <w:r>
        <w:t>Cool!</w:t>
      </w:r>
    </w:p>
  </w:comment>
  <w:comment w:id="246" w:author="Windows User" w:date="2017-10-11T11:43:00Z" w:initials="WU">
    <w:p w14:paraId="50E410E3" w14:textId="51E580D7" w:rsidR="001A2237" w:rsidRDefault="001A2237">
      <w:pPr>
        <w:pStyle w:val="CommentText"/>
      </w:pPr>
      <w:r>
        <w:rPr>
          <w:rStyle w:val="CommentReference"/>
        </w:rPr>
        <w:annotationRef/>
      </w:r>
      <w:r w:rsidRPr="00906A69">
        <w:t>https://www.nefsc.noaa.gov/nefsc/saw/saw58/SAW-58_TORs_Butter%20-Tilefish_2013-07-02%20-FINAL.pdf</w:t>
      </w:r>
    </w:p>
  </w:comment>
  <w:comment w:id="247" w:author="Windows User" w:date="2017-10-11T12:06:00Z" w:initials="WU">
    <w:p w14:paraId="35EE80E5" w14:textId="40F50CCD" w:rsidR="001A2237" w:rsidRDefault="001A2237">
      <w:pPr>
        <w:pStyle w:val="CommentText"/>
      </w:pPr>
      <w:r>
        <w:rPr>
          <w:rStyle w:val="CommentReference"/>
        </w:rPr>
        <w:annotationRef/>
      </w:r>
      <w:r>
        <w:t xml:space="preserve">Here’s a new paragraph to consider – I won’t be offended if you decide to cut it.  This is an idea that’s often discussed at the Mid-Atlantic SSC and I found a recent (2017) document online describing a research track process for SEDAR.  I don’t know the extent to which something like this already exists within the other centers.  Maybe worth discussing with Rick </w:t>
      </w:r>
      <w:proofErr w:type="spellStart"/>
      <w:r>
        <w:t>Methot</w:t>
      </w:r>
      <w:proofErr w:type="spellEnd"/>
      <w:r>
        <w:t>.</w:t>
      </w:r>
    </w:p>
    <w:p w14:paraId="13F8EA7E" w14:textId="4F7B99FB" w:rsidR="001A2237" w:rsidRDefault="001A2237">
      <w:pPr>
        <w:pStyle w:val="CommentText"/>
      </w:pPr>
    </w:p>
    <w:p w14:paraId="53CF18C2" w14:textId="17F5A00B" w:rsidR="001A2237" w:rsidRDefault="001A2237">
      <w:pPr>
        <w:pStyle w:val="CommentText"/>
      </w:pPr>
      <w:r>
        <w:t>In any case, I think formalizing this process of research and operational tracks (with a mechanism of moving innovation from the former to the latter) will be really key to expanding the use of ecosystem info in assessments.</w:t>
      </w:r>
    </w:p>
  </w:comment>
  <w:comment w:id="451" w:author="Windows User" w:date="2017-10-11T11:47:00Z" w:initials="WU">
    <w:p w14:paraId="04F95BEC" w14:textId="7A037A16" w:rsidR="001A2237" w:rsidRDefault="001A2237">
      <w:pPr>
        <w:pStyle w:val="CommentText"/>
      </w:pPr>
      <w:r>
        <w:rPr>
          <w:rStyle w:val="CommentReference"/>
        </w:rPr>
        <w:annotationRef/>
      </w:r>
      <w:r>
        <w:t>Some of these are pretty old and have newer assessments.  For example, there’s a 2016 assessment for black sea bass.  I don’t think you need to chase the most recent assessments – just be aware that there are probably newer versions available for many of the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870D2D" w15:done="0"/>
  <w15:commentEx w15:paraId="172F8C86" w15:done="0"/>
  <w15:commentEx w15:paraId="779F87D6" w15:done="0"/>
  <w15:commentEx w15:paraId="4E6CEC1C" w15:done="0"/>
  <w15:commentEx w15:paraId="228D777F" w15:done="0"/>
  <w15:commentEx w15:paraId="4F314924" w15:done="0"/>
  <w15:commentEx w15:paraId="4E02F6DB" w15:done="0"/>
  <w15:commentEx w15:paraId="653B8469" w15:done="0"/>
  <w15:commentEx w15:paraId="527D90EB" w15:done="0"/>
  <w15:commentEx w15:paraId="5C2BFC36" w15:done="0"/>
  <w15:commentEx w15:paraId="221290C5" w15:done="0"/>
  <w15:commentEx w15:paraId="2C77DD14" w15:done="0"/>
  <w15:commentEx w15:paraId="74020440" w15:done="0"/>
  <w15:commentEx w15:paraId="3E99112F" w15:done="0"/>
  <w15:commentEx w15:paraId="01FE21EC" w15:done="0"/>
  <w15:commentEx w15:paraId="6779FDEC" w15:done="0"/>
  <w15:commentEx w15:paraId="2724331D" w15:done="0"/>
  <w15:commentEx w15:paraId="5824FE05" w15:done="0"/>
  <w15:commentEx w15:paraId="3F1EAAFE" w15:done="0"/>
  <w15:commentEx w15:paraId="2190D8BD" w15:done="0"/>
  <w15:commentEx w15:paraId="01C2D387" w15:done="0"/>
  <w15:commentEx w15:paraId="1D739978" w15:done="0"/>
  <w15:commentEx w15:paraId="50E410E3" w15:done="0"/>
  <w15:commentEx w15:paraId="53CF18C2" w15:done="0"/>
  <w15:commentEx w15:paraId="04F95B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07F370" w14:textId="77777777" w:rsidR="00EB3409" w:rsidRDefault="00EB3409" w:rsidP="001D0777">
      <w:pPr>
        <w:spacing w:before="0" w:after="0" w:line="240" w:lineRule="auto"/>
      </w:pPr>
      <w:r>
        <w:separator/>
      </w:r>
    </w:p>
  </w:endnote>
  <w:endnote w:type="continuationSeparator" w:id="0">
    <w:p w14:paraId="755442BA" w14:textId="77777777" w:rsidR="00EB3409" w:rsidRDefault="00EB3409"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1A2237" w:rsidRDefault="001A2237"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1A2237" w:rsidRDefault="001A2237"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08A9C360" w:rsidR="001A2237" w:rsidRDefault="001A2237"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0B03">
      <w:rPr>
        <w:rStyle w:val="PageNumber"/>
        <w:noProof/>
      </w:rPr>
      <w:t>5</w:t>
    </w:r>
    <w:r>
      <w:rPr>
        <w:rStyle w:val="PageNumber"/>
      </w:rPr>
      <w:fldChar w:fldCharType="end"/>
    </w:r>
  </w:p>
  <w:p w14:paraId="03934F40" w14:textId="77777777" w:rsidR="001A2237" w:rsidRDefault="001A2237"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2D227A" w14:textId="77777777" w:rsidR="00EB3409" w:rsidRDefault="00EB3409" w:rsidP="001D0777">
      <w:pPr>
        <w:spacing w:before="0" w:after="0" w:line="240" w:lineRule="auto"/>
      </w:pPr>
      <w:r>
        <w:separator/>
      </w:r>
    </w:p>
  </w:footnote>
  <w:footnote w:type="continuationSeparator" w:id="0">
    <w:p w14:paraId="355C729B" w14:textId="77777777" w:rsidR="00EB3409" w:rsidRDefault="00EB3409"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Windows User">
    <w15:presenceInfo w15:providerId="None" w15:userId="Windows User"/>
  </w15:person>
  <w15:person w15:author="Kristin Marshall">
    <w15:presenceInfo w15:providerId="Windows Live" w15:userId="4afcf9bb5b3efe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revisionView w:insDel="0" w:formatting="0"/>
  <w:trackRevision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00EDE"/>
    <w:rsid w:val="00001CD0"/>
    <w:rsid w:val="000103F5"/>
    <w:rsid w:val="00010420"/>
    <w:rsid w:val="00016346"/>
    <w:rsid w:val="00030F0B"/>
    <w:rsid w:val="0003341F"/>
    <w:rsid w:val="00045E0A"/>
    <w:rsid w:val="00051030"/>
    <w:rsid w:val="00056E68"/>
    <w:rsid w:val="00075B56"/>
    <w:rsid w:val="00077C74"/>
    <w:rsid w:val="000815BB"/>
    <w:rsid w:val="000A0ED8"/>
    <w:rsid w:val="000B3E34"/>
    <w:rsid w:val="000B5DB8"/>
    <w:rsid w:val="000D0644"/>
    <w:rsid w:val="000D15DA"/>
    <w:rsid w:val="000D46F9"/>
    <w:rsid w:val="000D6B0B"/>
    <w:rsid w:val="00105942"/>
    <w:rsid w:val="00107DC5"/>
    <w:rsid w:val="0011211F"/>
    <w:rsid w:val="0012170B"/>
    <w:rsid w:val="001523D8"/>
    <w:rsid w:val="00161D89"/>
    <w:rsid w:val="00182A9B"/>
    <w:rsid w:val="00186120"/>
    <w:rsid w:val="001A2237"/>
    <w:rsid w:val="001A6227"/>
    <w:rsid w:val="001A63FF"/>
    <w:rsid w:val="001B246C"/>
    <w:rsid w:val="001B5F1B"/>
    <w:rsid w:val="001D0777"/>
    <w:rsid w:val="001F49D0"/>
    <w:rsid w:val="001F4B96"/>
    <w:rsid w:val="001F70D7"/>
    <w:rsid w:val="00216E20"/>
    <w:rsid w:val="00220B03"/>
    <w:rsid w:val="00225846"/>
    <w:rsid w:val="002354DF"/>
    <w:rsid w:val="00243C46"/>
    <w:rsid w:val="002536C0"/>
    <w:rsid w:val="00261D91"/>
    <w:rsid w:val="00265DA0"/>
    <w:rsid w:val="00271816"/>
    <w:rsid w:val="00284856"/>
    <w:rsid w:val="00285480"/>
    <w:rsid w:val="002A66EF"/>
    <w:rsid w:val="002B3005"/>
    <w:rsid w:val="002C5330"/>
    <w:rsid w:val="002C7611"/>
    <w:rsid w:val="002D1780"/>
    <w:rsid w:val="002E1895"/>
    <w:rsid w:val="002E782D"/>
    <w:rsid w:val="00302D38"/>
    <w:rsid w:val="00304981"/>
    <w:rsid w:val="00312801"/>
    <w:rsid w:val="0031798A"/>
    <w:rsid w:val="003208B8"/>
    <w:rsid w:val="0032166E"/>
    <w:rsid w:val="00323937"/>
    <w:rsid w:val="00324278"/>
    <w:rsid w:val="003318DA"/>
    <w:rsid w:val="00340913"/>
    <w:rsid w:val="003418B3"/>
    <w:rsid w:val="003447E8"/>
    <w:rsid w:val="003507F2"/>
    <w:rsid w:val="00355F08"/>
    <w:rsid w:val="00356BD7"/>
    <w:rsid w:val="00363E8E"/>
    <w:rsid w:val="00377683"/>
    <w:rsid w:val="003804AC"/>
    <w:rsid w:val="00381351"/>
    <w:rsid w:val="00382CD2"/>
    <w:rsid w:val="00384A16"/>
    <w:rsid w:val="003B703A"/>
    <w:rsid w:val="003C21B6"/>
    <w:rsid w:val="003C6A97"/>
    <w:rsid w:val="003E6820"/>
    <w:rsid w:val="003F0F88"/>
    <w:rsid w:val="003F0F98"/>
    <w:rsid w:val="003F4685"/>
    <w:rsid w:val="003F689B"/>
    <w:rsid w:val="00401EA6"/>
    <w:rsid w:val="00404E5F"/>
    <w:rsid w:val="00407D96"/>
    <w:rsid w:val="004135D8"/>
    <w:rsid w:val="004150BB"/>
    <w:rsid w:val="00423877"/>
    <w:rsid w:val="004256E5"/>
    <w:rsid w:val="00433502"/>
    <w:rsid w:val="00451E3A"/>
    <w:rsid w:val="0046151A"/>
    <w:rsid w:val="00463DAA"/>
    <w:rsid w:val="004724D3"/>
    <w:rsid w:val="0047380F"/>
    <w:rsid w:val="00483534"/>
    <w:rsid w:val="00487014"/>
    <w:rsid w:val="004B2511"/>
    <w:rsid w:val="004B3030"/>
    <w:rsid w:val="004E19F8"/>
    <w:rsid w:val="004E6558"/>
    <w:rsid w:val="004F21A6"/>
    <w:rsid w:val="005078D6"/>
    <w:rsid w:val="00511110"/>
    <w:rsid w:val="00511590"/>
    <w:rsid w:val="00511E96"/>
    <w:rsid w:val="005173B2"/>
    <w:rsid w:val="0053165C"/>
    <w:rsid w:val="00542574"/>
    <w:rsid w:val="0055038D"/>
    <w:rsid w:val="00550B8B"/>
    <w:rsid w:val="00562146"/>
    <w:rsid w:val="0056606A"/>
    <w:rsid w:val="00570813"/>
    <w:rsid w:val="005714D3"/>
    <w:rsid w:val="00571A1C"/>
    <w:rsid w:val="00572E8B"/>
    <w:rsid w:val="00575AB7"/>
    <w:rsid w:val="0058349C"/>
    <w:rsid w:val="005863EE"/>
    <w:rsid w:val="0058752F"/>
    <w:rsid w:val="0058782C"/>
    <w:rsid w:val="005A1A4C"/>
    <w:rsid w:val="005A3CCE"/>
    <w:rsid w:val="005A490D"/>
    <w:rsid w:val="005A7595"/>
    <w:rsid w:val="005B2773"/>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3AD1"/>
    <w:rsid w:val="006E64E1"/>
    <w:rsid w:val="006E671C"/>
    <w:rsid w:val="006F3B68"/>
    <w:rsid w:val="006F42C5"/>
    <w:rsid w:val="007136D9"/>
    <w:rsid w:val="007164AB"/>
    <w:rsid w:val="007230D6"/>
    <w:rsid w:val="007231C4"/>
    <w:rsid w:val="00723802"/>
    <w:rsid w:val="0073692B"/>
    <w:rsid w:val="00743C5F"/>
    <w:rsid w:val="007515B5"/>
    <w:rsid w:val="00784B8F"/>
    <w:rsid w:val="00795F6E"/>
    <w:rsid w:val="007A024D"/>
    <w:rsid w:val="007A7C71"/>
    <w:rsid w:val="007B2FD7"/>
    <w:rsid w:val="007B504D"/>
    <w:rsid w:val="007C3817"/>
    <w:rsid w:val="007F10C1"/>
    <w:rsid w:val="007F1C78"/>
    <w:rsid w:val="007F49A8"/>
    <w:rsid w:val="007F4AB6"/>
    <w:rsid w:val="00816842"/>
    <w:rsid w:val="00832DD0"/>
    <w:rsid w:val="00835F6F"/>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A5B92"/>
    <w:rsid w:val="008B0726"/>
    <w:rsid w:val="008B283A"/>
    <w:rsid w:val="008C226F"/>
    <w:rsid w:val="008D2EBA"/>
    <w:rsid w:val="008D3341"/>
    <w:rsid w:val="008D7693"/>
    <w:rsid w:val="008E0FDD"/>
    <w:rsid w:val="008E403F"/>
    <w:rsid w:val="00900E09"/>
    <w:rsid w:val="009028A1"/>
    <w:rsid w:val="00906A69"/>
    <w:rsid w:val="00906DBA"/>
    <w:rsid w:val="00910FE0"/>
    <w:rsid w:val="00934DE8"/>
    <w:rsid w:val="00936949"/>
    <w:rsid w:val="009550FE"/>
    <w:rsid w:val="00956319"/>
    <w:rsid w:val="00956C59"/>
    <w:rsid w:val="009664AD"/>
    <w:rsid w:val="009711E2"/>
    <w:rsid w:val="009724CA"/>
    <w:rsid w:val="00984EBF"/>
    <w:rsid w:val="009908F3"/>
    <w:rsid w:val="00992F46"/>
    <w:rsid w:val="00996BDB"/>
    <w:rsid w:val="009A153C"/>
    <w:rsid w:val="009A7A5B"/>
    <w:rsid w:val="009B3D10"/>
    <w:rsid w:val="009B7F46"/>
    <w:rsid w:val="009C6802"/>
    <w:rsid w:val="009D07C8"/>
    <w:rsid w:val="009D43F4"/>
    <w:rsid w:val="009D65E1"/>
    <w:rsid w:val="009E1535"/>
    <w:rsid w:val="009E27E5"/>
    <w:rsid w:val="009E6E42"/>
    <w:rsid w:val="009F14B7"/>
    <w:rsid w:val="009F32E8"/>
    <w:rsid w:val="00A008B6"/>
    <w:rsid w:val="00A00D8B"/>
    <w:rsid w:val="00A14213"/>
    <w:rsid w:val="00A15B2B"/>
    <w:rsid w:val="00A42946"/>
    <w:rsid w:val="00A4415A"/>
    <w:rsid w:val="00A50F99"/>
    <w:rsid w:val="00A51FC5"/>
    <w:rsid w:val="00A545B9"/>
    <w:rsid w:val="00A67992"/>
    <w:rsid w:val="00A762F8"/>
    <w:rsid w:val="00A81A44"/>
    <w:rsid w:val="00A868D9"/>
    <w:rsid w:val="00A872AA"/>
    <w:rsid w:val="00AA26AF"/>
    <w:rsid w:val="00AA7A17"/>
    <w:rsid w:val="00AB3BC1"/>
    <w:rsid w:val="00AC0C3B"/>
    <w:rsid w:val="00AC2969"/>
    <w:rsid w:val="00AC4104"/>
    <w:rsid w:val="00AC472F"/>
    <w:rsid w:val="00AC7DEA"/>
    <w:rsid w:val="00AD29D4"/>
    <w:rsid w:val="00AF632A"/>
    <w:rsid w:val="00B048F9"/>
    <w:rsid w:val="00B05497"/>
    <w:rsid w:val="00B14696"/>
    <w:rsid w:val="00B150A3"/>
    <w:rsid w:val="00B32D78"/>
    <w:rsid w:val="00B334C6"/>
    <w:rsid w:val="00B4089A"/>
    <w:rsid w:val="00B46B83"/>
    <w:rsid w:val="00B472A9"/>
    <w:rsid w:val="00B638DA"/>
    <w:rsid w:val="00B71561"/>
    <w:rsid w:val="00B8201A"/>
    <w:rsid w:val="00B82E39"/>
    <w:rsid w:val="00B84A31"/>
    <w:rsid w:val="00B92BC9"/>
    <w:rsid w:val="00B94B9B"/>
    <w:rsid w:val="00BA2DEE"/>
    <w:rsid w:val="00BA66EB"/>
    <w:rsid w:val="00BA69BA"/>
    <w:rsid w:val="00BB72AC"/>
    <w:rsid w:val="00BB7629"/>
    <w:rsid w:val="00BC2635"/>
    <w:rsid w:val="00BC321E"/>
    <w:rsid w:val="00BC61D0"/>
    <w:rsid w:val="00BD3BB5"/>
    <w:rsid w:val="00BE04D5"/>
    <w:rsid w:val="00BF0F4F"/>
    <w:rsid w:val="00C01250"/>
    <w:rsid w:val="00C02286"/>
    <w:rsid w:val="00C065BA"/>
    <w:rsid w:val="00C12307"/>
    <w:rsid w:val="00C15F39"/>
    <w:rsid w:val="00C1796C"/>
    <w:rsid w:val="00C20D8B"/>
    <w:rsid w:val="00C20E98"/>
    <w:rsid w:val="00C34095"/>
    <w:rsid w:val="00C4077D"/>
    <w:rsid w:val="00C42518"/>
    <w:rsid w:val="00C44F26"/>
    <w:rsid w:val="00C63AD9"/>
    <w:rsid w:val="00C7273B"/>
    <w:rsid w:val="00C7581E"/>
    <w:rsid w:val="00C76422"/>
    <w:rsid w:val="00CA2F7C"/>
    <w:rsid w:val="00CB1841"/>
    <w:rsid w:val="00CD47D7"/>
    <w:rsid w:val="00CE21EA"/>
    <w:rsid w:val="00D00A14"/>
    <w:rsid w:val="00D015F2"/>
    <w:rsid w:val="00D21537"/>
    <w:rsid w:val="00D278CD"/>
    <w:rsid w:val="00D53BB8"/>
    <w:rsid w:val="00D57059"/>
    <w:rsid w:val="00D57972"/>
    <w:rsid w:val="00D65463"/>
    <w:rsid w:val="00D71FBF"/>
    <w:rsid w:val="00DA0064"/>
    <w:rsid w:val="00DA5BBE"/>
    <w:rsid w:val="00DB608A"/>
    <w:rsid w:val="00DC3B9E"/>
    <w:rsid w:val="00DC40D6"/>
    <w:rsid w:val="00DD79E0"/>
    <w:rsid w:val="00DE2DD9"/>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90701"/>
    <w:rsid w:val="00EA4C1B"/>
    <w:rsid w:val="00EB01DB"/>
    <w:rsid w:val="00EB3409"/>
    <w:rsid w:val="00ED576B"/>
    <w:rsid w:val="00EE4EFA"/>
    <w:rsid w:val="00F01E8B"/>
    <w:rsid w:val="00F033B4"/>
    <w:rsid w:val="00F150F8"/>
    <w:rsid w:val="00F158FE"/>
    <w:rsid w:val="00F175CF"/>
    <w:rsid w:val="00F20A48"/>
    <w:rsid w:val="00F329AD"/>
    <w:rsid w:val="00F34994"/>
    <w:rsid w:val="00F40A1C"/>
    <w:rsid w:val="00F4166E"/>
    <w:rsid w:val="00F45342"/>
    <w:rsid w:val="00F46482"/>
    <w:rsid w:val="00F477AE"/>
    <w:rsid w:val="00F5589F"/>
    <w:rsid w:val="00F652E5"/>
    <w:rsid w:val="00F65CF2"/>
    <w:rsid w:val="00F71093"/>
    <w:rsid w:val="00F7170F"/>
    <w:rsid w:val="00F757F3"/>
    <w:rsid w:val="00F82070"/>
    <w:rsid w:val="00F87DD0"/>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st.nmfs.noaa.gov/science-quality-assurance/MSA-peer-review-processes/index"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21</Pages>
  <Words>19518</Words>
  <Characters>111257</Characters>
  <Application>Microsoft Macintosh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Kristin Marshall</cp:lastModifiedBy>
  <cp:revision>4</cp:revision>
  <dcterms:created xsi:type="dcterms:W3CDTF">2017-12-27T06:43:00Z</dcterms:created>
  <dcterms:modified xsi:type="dcterms:W3CDTF">2018-01-2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FzTyr8F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